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297A49" w:rsidRDefault="00912FD4">
      <w:pPr>
        <w:pStyle w:val="Title"/>
        <w:jc w:val="left"/>
        <w:rPr>
          <w:rFonts w:asciiTheme="majorBidi" w:hAnsiTheme="majorBidi"/>
          <w:sz w:val="28"/>
          <w:szCs w:val="28"/>
          <w:rPrChange w:id="0" w:author="Yoav Ram" w:date="2018-11-13T12:24:00Z">
            <w:rPr>
              <w:rFonts w:asciiTheme="majorBidi" w:hAnsiTheme="majorBidi"/>
              <w:sz w:val="24"/>
              <w:szCs w:val="24"/>
            </w:rPr>
          </w:rPrChange>
        </w:rPr>
        <w:pPrChange w:id="1" w:author="Yoav Ram" w:date="2018-11-13T12:41:00Z">
          <w:pPr>
            <w:pStyle w:val="Title"/>
            <w:spacing w:line="480" w:lineRule="auto"/>
            <w:ind w:firstLine="0"/>
            <w:jc w:val="left"/>
          </w:pPr>
        </w:pPrChange>
      </w:pPr>
      <w:r w:rsidRPr="00297A49">
        <w:rPr>
          <w:rFonts w:asciiTheme="majorBidi" w:hAnsiTheme="majorBidi"/>
          <w:sz w:val="28"/>
          <w:szCs w:val="28"/>
          <w:rPrChange w:id="2" w:author="Yoav Ram" w:date="2018-11-13T12:24:00Z">
            <w:rPr>
              <w:rFonts w:asciiTheme="majorBidi" w:hAnsiTheme="majorBidi"/>
              <w:sz w:val="24"/>
              <w:szCs w:val="24"/>
            </w:rPr>
          </w:rPrChange>
        </w:rPr>
        <w:t>Predicting microbial growth in a mixed culture</w:t>
      </w:r>
      <w:r w:rsidR="002B1F9F" w:rsidRPr="00297A49">
        <w:rPr>
          <w:rFonts w:asciiTheme="majorBidi" w:hAnsiTheme="majorBidi"/>
          <w:sz w:val="28"/>
          <w:szCs w:val="28"/>
          <w:rPrChange w:id="3" w:author="Yoav Ram" w:date="2018-11-13T12:24:00Z">
            <w:rPr>
              <w:rFonts w:asciiTheme="majorBidi" w:hAnsiTheme="majorBidi"/>
              <w:sz w:val="24"/>
              <w:szCs w:val="24"/>
            </w:rPr>
          </w:rPrChange>
        </w:rPr>
        <w:t xml:space="preserve"> from growth curve data</w:t>
      </w:r>
    </w:p>
    <w:p w14:paraId="6135AA04" w14:textId="77777777" w:rsidR="0025589C" w:rsidRDefault="0025589C">
      <w:pPr>
        <w:pPrChange w:id="4" w:author="Yoav Ram" w:date="2018-11-13T12:41:00Z">
          <w:pPr>
            <w:ind w:firstLine="0"/>
          </w:pPr>
        </w:pPrChange>
      </w:pPr>
    </w:p>
    <w:p w14:paraId="2E83FF44" w14:textId="4D379009" w:rsidR="007A7F01" w:rsidRPr="00297A49" w:rsidRDefault="007A7F01">
      <w:pPr>
        <w:pStyle w:val="Subtitle"/>
        <w:jc w:val="left"/>
        <w:rPr>
          <w:rFonts w:asciiTheme="majorBidi" w:hAnsiTheme="majorBidi"/>
          <w:b/>
          <w:bCs/>
        </w:rPr>
        <w:pPrChange w:id="5" w:author="Yoav Ram" w:date="2018-11-13T12:41:00Z">
          <w:pPr>
            <w:pStyle w:val="Subtitle"/>
            <w:spacing w:line="480" w:lineRule="auto"/>
            <w:ind w:firstLine="0"/>
            <w:jc w:val="left"/>
          </w:pPr>
        </w:pPrChange>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ins w:id="6" w:author="Yoav Ram" w:date="2018-11-13T12:15:00Z">
        <w:r w:rsidR="00DD161B" w:rsidRPr="00297A49">
          <w:rPr>
            <w:rFonts w:asciiTheme="majorBidi" w:hAnsiTheme="majorBidi"/>
            <w:b/>
            <w:bCs/>
            <w:vertAlign w:val="superscript"/>
          </w:rPr>
          <w:t>5</w:t>
        </w:r>
      </w:ins>
      <w:ins w:id="7" w:author="Yoav Ram" w:date="2018-11-13T12:19:00Z">
        <w:r w:rsidR="00DE1D24" w:rsidRPr="00297A49">
          <w:rPr>
            <w:rFonts w:asciiTheme="majorBidi" w:hAnsiTheme="majorBidi"/>
            <w:b/>
            <w:bCs/>
            <w:vertAlign w:val="superscript"/>
          </w:rPr>
          <w:t>,</w:t>
        </w:r>
      </w:ins>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Bibi</w:t>
      </w:r>
      <w:r w:rsidR="00B1770B" w:rsidRPr="00297A49">
        <w:rPr>
          <w:rFonts w:asciiTheme="majorBidi" w:hAnsiTheme="majorBidi"/>
          <w:b/>
          <w:bCs/>
          <w:vertAlign w:val="superscript"/>
        </w:rPr>
        <w:t>3</w:t>
      </w:r>
      <w:r w:rsidRPr="00297A49">
        <w:rPr>
          <w:rFonts w:asciiTheme="majorBidi" w:hAnsiTheme="majorBidi"/>
          <w:b/>
          <w:bCs/>
        </w:rPr>
        <w:t xml:space="preserve">, </w:t>
      </w:r>
      <w:proofErr w:type="spellStart"/>
      <w:ins w:id="8" w:author="Yoav Ram" w:date="2018-11-13T12:14:00Z">
        <w:r w:rsidR="00DD161B" w:rsidRPr="00297A49">
          <w:rPr>
            <w:rFonts w:asciiTheme="majorBidi" w:hAnsiTheme="majorBidi"/>
            <w:b/>
            <w:bCs/>
          </w:rPr>
          <w:t>Kedar</w:t>
        </w:r>
        <w:proofErr w:type="spellEnd"/>
        <w:r w:rsidR="00DD161B" w:rsidRPr="00297A49">
          <w:rPr>
            <w:rFonts w:asciiTheme="majorBidi" w:hAnsiTheme="majorBidi"/>
            <w:b/>
            <w:bCs/>
          </w:rPr>
          <w:t xml:space="preserve"> Karkare</w:t>
        </w:r>
      </w:ins>
      <w:ins w:id="9" w:author="Yoav Ram" w:date="2018-11-13T12:15:00Z">
        <w:r w:rsidR="00DD161B" w:rsidRPr="00297A49">
          <w:rPr>
            <w:rFonts w:asciiTheme="majorBidi" w:hAnsiTheme="majorBidi"/>
            <w:vertAlign w:val="superscript"/>
            <w:rPrChange w:id="10" w:author="Yoav Ram" w:date="2018-11-13T12:24:00Z">
              <w:rPr>
                <w:vertAlign w:val="superscript"/>
              </w:rPr>
            </w:rPrChange>
          </w:rPr>
          <w:t>4</w:t>
        </w:r>
      </w:ins>
      <w:ins w:id="11" w:author="Yoav Ram" w:date="2018-11-13T12:14:00Z">
        <w:r w:rsidR="00DD161B" w:rsidRPr="00297A49">
          <w:rPr>
            <w:rFonts w:asciiTheme="majorBidi" w:hAnsiTheme="majorBidi"/>
            <w:b/>
            <w:bCs/>
          </w:rPr>
          <w:t xml:space="preserve">, </w:t>
        </w:r>
      </w:ins>
      <w:r w:rsidRPr="00297A49">
        <w:rPr>
          <w:rFonts w:asciiTheme="majorBidi" w:hAnsiTheme="majorBidi"/>
          <w:b/>
          <w:bCs/>
        </w:rPr>
        <w:t>Uri Obolski</w:t>
      </w:r>
      <w:r w:rsidRPr="00297A49">
        <w:rPr>
          <w:rFonts w:asciiTheme="majorBidi" w:hAnsiTheme="majorBidi"/>
          <w:b/>
          <w:bCs/>
          <w:vertAlign w:val="superscript"/>
        </w:rPr>
        <w:t>1</w:t>
      </w:r>
      <w:r w:rsidR="001B1B6B" w:rsidRPr="00297A49">
        <w:rPr>
          <w:rFonts w:asciiTheme="majorBidi" w:hAnsiTheme="majorBidi"/>
          <w:b/>
          <w:bCs/>
          <w:vertAlign w:val="superscript"/>
        </w:rPr>
        <w:t>,</w:t>
      </w:r>
      <w:del w:id="12" w:author="Yoav Ram" w:date="2018-11-13T12:15:00Z">
        <w:r w:rsidR="00AA541D" w:rsidRPr="00297A49" w:rsidDel="00DD161B">
          <w:rPr>
            <w:rFonts w:asciiTheme="majorBidi" w:hAnsiTheme="majorBidi"/>
            <w:b/>
            <w:bCs/>
            <w:vertAlign w:val="superscript"/>
          </w:rPr>
          <w:delText>4</w:delText>
        </w:r>
      </w:del>
      <w:ins w:id="13" w:author="Yoav Ram" w:date="2018-11-13T12:15:00Z">
        <w:r w:rsidR="00DD161B" w:rsidRPr="00297A49">
          <w:rPr>
            <w:rFonts w:asciiTheme="majorBidi" w:hAnsiTheme="majorBidi"/>
            <w:b/>
            <w:bCs/>
            <w:vertAlign w:val="superscript"/>
          </w:rPr>
          <w:t>6</w:t>
        </w:r>
      </w:ins>
      <w:r w:rsidRPr="00297A49">
        <w:rPr>
          <w:rFonts w:asciiTheme="majorBidi" w:hAnsiTheme="majorBidi"/>
          <w:b/>
          <w:bCs/>
        </w:rPr>
        <w:t>,</w:t>
      </w:r>
      <w:r w:rsidR="00B1770B" w:rsidRPr="00297A49">
        <w:rPr>
          <w:rFonts w:asciiTheme="majorBidi" w:hAnsiTheme="majorBidi"/>
          <w:b/>
          <w:bCs/>
        </w:rPr>
        <w:t xml:space="preserve"> Marcus W. Feldman</w:t>
      </w:r>
      <w:r w:rsidR="00B1770B" w:rsidRPr="00297A49">
        <w:rPr>
          <w:rFonts w:asciiTheme="majorBidi" w:hAnsiTheme="majorBidi"/>
          <w:b/>
          <w:bCs/>
          <w:vertAlign w:val="superscript"/>
        </w:rPr>
        <w:t>2</w:t>
      </w:r>
      <w:r w:rsidR="00B1770B" w:rsidRPr="00297A49">
        <w:rPr>
          <w:rFonts w:asciiTheme="majorBidi" w:hAnsiTheme="majorBidi"/>
          <w:b/>
          <w:bCs/>
        </w:rPr>
        <w:t>,</w:t>
      </w:r>
      <w:ins w:id="14" w:author="Yoav Ram" w:date="2018-11-13T12:16:00Z">
        <w:r w:rsidR="00DD161B" w:rsidRPr="00297A49">
          <w:rPr>
            <w:rFonts w:asciiTheme="majorBidi" w:hAnsiTheme="majorBidi"/>
            <w:b/>
            <w:bCs/>
          </w:rPr>
          <w:t xml:space="preserve"> Tim F. Cooper</w:t>
        </w:r>
        <w:r w:rsidR="00DD161B" w:rsidRPr="00297A49">
          <w:rPr>
            <w:rFonts w:asciiTheme="majorBidi" w:hAnsiTheme="majorBidi"/>
            <w:b/>
            <w:bCs/>
            <w:vertAlign w:val="superscript"/>
          </w:rPr>
          <w:t>4,7</w:t>
        </w:r>
        <w:r w:rsidR="00DD161B" w:rsidRPr="00297A49">
          <w:rPr>
            <w:rFonts w:asciiTheme="majorBidi" w:hAnsiTheme="majorBidi"/>
            <w:b/>
            <w:bCs/>
          </w:rPr>
          <w:t>,</w:t>
        </w:r>
      </w:ins>
      <w:r w:rsidRPr="00297A49">
        <w:rPr>
          <w:rFonts w:asciiTheme="majorBidi" w:hAnsiTheme="majorBidi"/>
          <w:b/>
          <w:bCs/>
        </w:rPr>
        <w:t xml:space="preserve"> Judith Berman</w:t>
      </w:r>
      <w:r w:rsidR="00B1770B" w:rsidRPr="00297A49">
        <w:rPr>
          <w:rFonts w:asciiTheme="majorBidi" w:hAnsiTheme="majorBidi"/>
          <w:b/>
          <w:bCs/>
          <w:vertAlign w:val="superscript"/>
        </w:rPr>
        <w:t>3</w:t>
      </w:r>
      <w:r w:rsidRPr="00297A49">
        <w:rPr>
          <w:rFonts w:asciiTheme="majorBidi" w:hAnsiTheme="majorBidi"/>
          <w:b/>
          <w:bCs/>
          <w:vertAlign w:val="subscript"/>
        </w:rPr>
        <w:t>,</w:t>
      </w:r>
      <w:r w:rsidRPr="00297A49">
        <w:rPr>
          <w:rFonts w:asciiTheme="majorBidi" w:hAnsiTheme="majorBidi"/>
          <w:b/>
          <w:bCs/>
        </w:rPr>
        <w:t xml:space="preserve"> and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1F03C30C" w14:textId="77777777" w:rsidR="007A7F01" w:rsidRPr="0025589C" w:rsidRDefault="007A7F01">
      <w:pPr>
        <w:pPrChange w:id="15" w:author="Yoav Ram" w:date="2018-11-13T12:41:00Z">
          <w:pPr>
            <w:spacing w:line="480" w:lineRule="auto"/>
            <w:ind w:firstLine="0"/>
          </w:pPr>
        </w:pPrChange>
      </w:pPr>
    </w:p>
    <w:p w14:paraId="6E5E5EED" w14:textId="1DADA28F" w:rsidR="007A7F01" w:rsidRPr="00297A49" w:rsidRDefault="007A7F01">
      <w:pPr>
        <w:rPr>
          <w:sz w:val="20"/>
          <w:szCs w:val="20"/>
          <w:rPrChange w:id="16" w:author="Yoav Ram" w:date="2018-11-13T12:20:00Z">
            <w:rPr/>
          </w:rPrChange>
        </w:rPr>
        <w:pPrChange w:id="17" w:author="Yoav Ram" w:date="2018-11-13T12:41:00Z">
          <w:pPr>
            <w:spacing w:line="480" w:lineRule="auto"/>
            <w:ind w:firstLine="0"/>
          </w:pPr>
        </w:pPrChange>
      </w:pPr>
      <w:r w:rsidRPr="00297A49">
        <w:rPr>
          <w:sz w:val="20"/>
          <w:szCs w:val="20"/>
          <w:vertAlign w:val="superscript"/>
          <w:rPrChange w:id="18" w:author="Yoav Ram" w:date="2018-11-13T12:20:00Z">
            <w:rPr>
              <w:vertAlign w:val="superscript"/>
            </w:rPr>
          </w:rPrChange>
        </w:rPr>
        <w:t>1</w:t>
      </w:r>
      <w:r w:rsidRPr="00297A49">
        <w:rPr>
          <w:sz w:val="20"/>
          <w:szCs w:val="20"/>
          <w:rPrChange w:id="19" w:author="Yoav Ram" w:date="2018-11-13T12:20:00Z">
            <w:rPr/>
          </w:rPrChange>
        </w:rPr>
        <w:t xml:space="preserve"> </w:t>
      </w:r>
      <w:r w:rsidR="001B1B6B" w:rsidRPr="00297A49">
        <w:rPr>
          <w:sz w:val="20"/>
          <w:szCs w:val="20"/>
          <w:rPrChange w:id="20" w:author="Yoav Ram" w:date="2018-11-13T12:20:00Z">
            <w:rPr/>
          </w:rPrChange>
        </w:rPr>
        <w:t>Department</w:t>
      </w:r>
      <w:r w:rsidR="00100FEB" w:rsidRPr="00297A49">
        <w:rPr>
          <w:sz w:val="20"/>
          <w:szCs w:val="20"/>
          <w:rPrChange w:id="21" w:author="Yoav Ram" w:date="2018-11-13T12:20:00Z">
            <w:rPr/>
          </w:rPrChange>
        </w:rPr>
        <w:t xml:space="preserve"> of</w:t>
      </w:r>
      <w:r w:rsidRPr="00297A49">
        <w:rPr>
          <w:sz w:val="20"/>
          <w:szCs w:val="20"/>
          <w:rPrChange w:id="22" w:author="Yoav Ram" w:date="2018-11-13T12:20:00Z">
            <w:rPr/>
          </w:rPrChange>
        </w:rPr>
        <w:t xml:space="preserve"> Molecular Biology and Ecology of Plants, Tel Aviv University, Tel Aviv, Israel</w:t>
      </w:r>
    </w:p>
    <w:p w14:paraId="4F76D936" w14:textId="0B1893D1" w:rsidR="00B1770B" w:rsidRPr="00712531" w:rsidRDefault="00B1770B">
      <w:pPr>
        <w:rPr>
          <w:sz w:val="20"/>
          <w:szCs w:val="20"/>
          <w:rPrChange w:id="23" w:author="Yoav Ram" w:date="2018-11-13T12:38:00Z">
            <w:rPr/>
          </w:rPrChange>
        </w:rPr>
        <w:pPrChange w:id="24" w:author="Yoav Ram" w:date="2018-11-13T12:41:00Z">
          <w:pPr>
            <w:spacing w:line="480" w:lineRule="auto"/>
            <w:ind w:firstLine="0"/>
          </w:pPr>
        </w:pPrChange>
      </w:pPr>
      <w:r w:rsidRPr="00297A49">
        <w:rPr>
          <w:sz w:val="20"/>
          <w:szCs w:val="20"/>
          <w:vertAlign w:val="superscript"/>
          <w:rPrChange w:id="25" w:author="Yoav Ram" w:date="2018-11-13T12:20:00Z">
            <w:rPr>
              <w:vertAlign w:val="superscript"/>
            </w:rPr>
          </w:rPrChange>
        </w:rPr>
        <w:t>2</w:t>
      </w:r>
      <w:r w:rsidRPr="00297A49">
        <w:rPr>
          <w:sz w:val="20"/>
          <w:szCs w:val="20"/>
          <w:rPrChange w:id="26" w:author="Yoav Ram" w:date="2018-11-13T12:20:00Z">
            <w:rPr/>
          </w:rPrChange>
        </w:rPr>
        <w:t xml:space="preserve"> Department of Biology, Stanford University, Stanford, CA </w:t>
      </w:r>
    </w:p>
    <w:p w14:paraId="356C9373" w14:textId="3A66663E" w:rsidR="007A7F01" w:rsidRPr="00297A49" w:rsidRDefault="00B1770B">
      <w:pPr>
        <w:rPr>
          <w:ins w:id="27" w:author="Yoav Ram" w:date="2018-11-13T12:14:00Z"/>
          <w:sz w:val="20"/>
          <w:szCs w:val="20"/>
          <w:rPrChange w:id="28" w:author="Yoav Ram" w:date="2018-11-13T12:20:00Z">
            <w:rPr>
              <w:ins w:id="29" w:author="Yoav Ram" w:date="2018-11-13T12:14:00Z"/>
            </w:rPr>
          </w:rPrChange>
        </w:rPr>
        <w:pPrChange w:id="30" w:author="Yoav Ram" w:date="2018-11-13T12:41:00Z">
          <w:pPr>
            <w:spacing w:line="480" w:lineRule="auto"/>
            <w:ind w:firstLine="0"/>
          </w:pPr>
        </w:pPrChange>
      </w:pPr>
      <w:r w:rsidRPr="00297A49">
        <w:rPr>
          <w:sz w:val="20"/>
          <w:szCs w:val="20"/>
          <w:vertAlign w:val="superscript"/>
          <w:rPrChange w:id="31" w:author="Yoav Ram" w:date="2018-11-13T12:20:00Z">
            <w:rPr>
              <w:vertAlign w:val="superscript"/>
            </w:rPr>
          </w:rPrChange>
        </w:rPr>
        <w:t>3</w:t>
      </w:r>
      <w:r w:rsidR="007A7F01" w:rsidRPr="00297A49">
        <w:rPr>
          <w:sz w:val="20"/>
          <w:szCs w:val="20"/>
          <w:rPrChange w:id="32" w:author="Yoav Ram" w:date="2018-11-13T12:20:00Z">
            <w:rPr/>
          </w:rPrChange>
        </w:rPr>
        <w:t xml:space="preserve"> Dep</w:t>
      </w:r>
      <w:r w:rsidR="001B1B6B" w:rsidRPr="00297A49">
        <w:rPr>
          <w:sz w:val="20"/>
          <w:szCs w:val="20"/>
          <w:rPrChange w:id="33" w:author="Yoav Ram" w:date="2018-11-13T12:20:00Z">
            <w:rPr/>
          </w:rPrChange>
        </w:rPr>
        <w:t>ar</w:t>
      </w:r>
      <w:r w:rsidR="007A7F01" w:rsidRPr="00297A49">
        <w:rPr>
          <w:sz w:val="20"/>
          <w:szCs w:val="20"/>
          <w:rPrChange w:id="34" w:author="Yoav Ram" w:date="2018-11-13T12:20:00Z">
            <w:rPr/>
          </w:rPrChange>
        </w:rPr>
        <w:t>t</w:t>
      </w:r>
      <w:r w:rsidR="001B1B6B" w:rsidRPr="00297A49">
        <w:rPr>
          <w:sz w:val="20"/>
          <w:szCs w:val="20"/>
          <w:rPrChange w:id="35" w:author="Yoav Ram" w:date="2018-11-13T12:20:00Z">
            <w:rPr/>
          </w:rPrChange>
        </w:rPr>
        <w:t>ment</w:t>
      </w:r>
      <w:r w:rsidR="007A7F01" w:rsidRPr="00297A49">
        <w:rPr>
          <w:sz w:val="20"/>
          <w:szCs w:val="20"/>
          <w:rPrChange w:id="36" w:author="Yoav Ram" w:date="2018-11-13T12:20:00Z">
            <w:rPr/>
          </w:rPrChange>
        </w:rPr>
        <w:t xml:space="preserve"> of Molecular Microbiology and Biotechnology,</w:t>
      </w:r>
      <w:r w:rsidR="007A7F01" w:rsidRPr="00297A49">
        <w:rPr>
          <w:sz w:val="20"/>
          <w:szCs w:val="20"/>
          <w:vertAlign w:val="superscript"/>
          <w:rPrChange w:id="37" w:author="Yoav Ram" w:date="2018-11-13T12:20:00Z">
            <w:rPr>
              <w:vertAlign w:val="superscript"/>
            </w:rPr>
          </w:rPrChange>
        </w:rPr>
        <w:t xml:space="preserve"> </w:t>
      </w:r>
      <w:r w:rsidR="007A7F01" w:rsidRPr="00297A49">
        <w:rPr>
          <w:sz w:val="20"/>
          <w:szCs w:val="20"/>
          <w:rPrChange w:id="38" w:author="Yoav Ram" w:date="2018-11-13T12:20:00Z">
            <w:rPr/>
          </w:rPrChange>
        </w:rPr>
        <w:t>Tel Aviv University, Tel Aviv, Israel</w:t>
      </w:r>
    </w:p>
    <w:p w14:paraId="056D1BBD" w14:textId="03E89D7E" w:rsidR="00DD161B" w:rsidRPr="00297A49" w:rsidRDefault="00DD161B">
      <w:pPr>
        <w:rPr>
          <w:sz w:val="20"/>
          <w:szCs w:val="20"/>
          <w:rPrChange w:id="39" w:author="Yoav Ram" w:date="2018-11-13T12:20:00Z">
            <w:rPr/>
          </w:rPrChange>
        </w:rPr>
        <w:pPrChange w:id="40" w:author="Yoav Ram" w:date="2018-11-13T12:41:00Z">
          <w:pPr>
            <w:spacing w:line="480" w:lineRule="auto"/>
            <w:ind w:firstLine="0"/>
          </w:pPr>
        </w:pPrChange>
      </w:pPr>
      <w:ins w:id="41" w:author="Yoav Ram" w:date="2018-11-13T12:14:00Z">
        <w:r w:rsidRPr="00297A49">
          <w:rPr>
            <w:sz w:val="20"/>
            <w:szCs w:val="20"/>
            <w:vertAlign w:val="superscript"/>
            <w:rPrChange w:id="42" w:author="Yoav Ram" w:date="2018-11-13T12:20:00Z">
              <w:rPr>
                <w:vertAlign w:val="superscript"/>
              </w:rPr>
            </w:rPrChange>
          </w:rPr>
          <w:t>4</w:t>
        </w:r>
        <w:r w:rsidRPr="00297A49">
          <w:rPr>
            <w:sz w:val="20"/>
            <w:szCs w:val="20"/>
            <w:rPrChange w:id="43" w:author="Yoav Ram" w:date="2018-11-13T12:20:00Z">
              <w:rPr/>
            </w:rPrChange>
          </w:rPr>
          <w:t xml:space="preserve"> Department of Biology and Biochemistry, University of Houston, Houston, TX</w:t>
        </w:r>
      </w:ins>
    </w:p>
    <w:p w14:paraId="58483CBE" w14:textId="20EF2AC1" w:rsidR="00DD161B" w:rsidRPr="00297A49" w:rsidRDefault="00DD161B">
      <w:pPr>
        <w:rPr>
          <w:ins w:id="44" w:author="Yoav Ram" w:date="2018-11-13T12:15:00Z"/>
          <w:sz w:val="20"/>
          <w:szCs w:val="20"/>
          <w:rPrChange w:id="45" w:author="Yoav Ram" w:date="2018-11-13T12:20:00Z">
            <w:rPr>
              <w:ins w:id="46" w:author="Yoav Ram" w:date="2018-11-13T12:15:00Z"/>
            </w:rPr>
          </w:rPrChange>
        </w:rPr>
        <w:pPrChange w:id="47" w:author="Yoav Ram" w:date="2018-11-13T12:41:00Z">
          <w:pPr>
            <w:spacing w:line="480" w:lineRule="auto"/>
            <w:ind w:firstLine="0"/>
          </w:pPr>
        </w:pPrChange>
      </w:pPr>
      <w:ins w:id="48" w:author="Yoav Ram" w:date="2018-11-13T12:15:00Z">
        <w:r w:rsidRPr="00297A49">
          <w:rPr>
            <w:sz w:val="20"/>
            <w:szCs w:val="20"/>
            <w:vertAlign w:val="superscript"/>
            <w:rPrChange w:id="49" w:author="Yoav Ram" w:date="2018-11-13T12:20:00Z">
              <w:rPr>
                <w:vertAlign w:val="superscript"/>
              </w:rPr>
            </w:rPrChange>
          </w:rPr>
          <w:t>5</w:t>
        </w:r>
        <w:r w:rsidRPr="00297A49">
          <w:rPr>
            <w:sz w:val="20"/>
            <w:szCs w:val="20"/>
            <w:rPrChange w:id="50" w:author="Yoav Ram" w:date="2018-11-13T12:20:00Z">
              <w:rPr/>
            </w:rPrChange>
          </w:rPr>
          <w:t xml:space="preserve"> Current address: School of Computer Science, IDC Herzliya, Herzliya, Israel</w:t>
        </w:r>
      </w:ins>
    </w:p>
    <w:p w14:paraId="2F5255B9" w14:textId="56870A14" w:rsidR="00A01FC3" w:rsidRPr="00297A49" w:rsidRDefault="00AA541D">
      <w:pPr>
        <w:rPr>
          <w:ins w:id="51" w:author="Yoav Ram" w:date="2018-11-13T12:17:00Z"/>
          <w:sz w:val="20"/>
          <w:szCs w:val="20"/>
          <w:rPrChange w:id="52" w:author="Yoav Ram" w:date="2018-11-13T12:20:00Z">
            <w:rPr>
              <w:ins w:id="53" w:author="Yoav Ram" w:date="2018-11-13T12:17:00Z"/>
            </w:rPr>
          </w:rPrChange>
        </w:rPr>
        <w:pPrChange w:id="54" w:author="Yoav Ram" w:date="2018-11-13T12:41:00Z">
          <w:pPr>
            <w:spacing w:line="480" w:lineRule="auto"/>
            <w:ind w:firstLine="0"/>
          </w:pPr>
        </w:pPrChange>
      </w:pPr>
      <w:del w:id="55" w:author="Yoav Ram" w:date="2018-11-13T12:14:00Z">
        <w:r w:rsidRPr="00297A49" w:rsidDel="00DD161B">
          <w:rPr>
            <w:sz w:val="20"/>
            <w:szCs w:val="20"/>
            <w:vertAlign w:val="superscript"/>
            <w:rPrChange w:id="56" w:author="Yoav Ram" w:date="2018-11-13T12:20:00Z">
              <w:rPr>
                <w:vertAlign w:val="superscript"/>
              </w:rPr>
            </w:rPrChange>
          </w:rPr>
          <w:delText>4</w:delText>
        </w:r>
        <w:r w:rsidR="00A01FC3" w:rsidRPr="00297A49" w:rsidDel="00DD161B">
          <w:rPr>
            <w:sz w:val="20"/>
            <w:szCs w:val="20"/>
            <w:rPrChange w:id="57" w:author="Yoav Ram" w:date="2018-11-13T12:20:00Z">
              <w:rPr/>
            </w:rPrChange>
          </w:rPr>
          <w:delText xml:space="preserve"> </w:delText>
        </w:r>
      </w:del>
      <w:ins w:id="58" w:author="Yoav Ram" w:date="2018-11-13T12:15:00Z">
        <w:r w:rsidR="00DD161B" w:rsidRPr="00297A49">
          <w:rPr>
            <w:sz w:val="20"/>
            <w:szCs w:val="20"/>
            <w:vertAlign w:val="superscript"/>
            <w:rPrChange w:id="59" w:author="Yoav Ram" w:date="2018-11-13T12:20:00Z">
              <w:rPr>
                <w:vertAlign w:val="superscript"/>
              </w:rPr>
            </w:rPrChange>
          </w:rPr>
          <w:t>6</w:t>
        </w:r>
      </w:ins>
      <w:ins w:id="60" w:author="Yoav Ram" w:date="2018-11-13T12:14:00Z">
        <w:r w:rsidR="00DD161B" w:rsidRPr="00297A49">
          <w:rPr>
            <w:sz w:val="20"/>
            <w:szCs w:val="20"/>
            <w:rPrChange w:id="61" w:author="Yoav Ram" w:date="2018-11-13T12:20:00Z">
              <w:rPr/>
            </w:rPrChange>
          </w:rPr>
          <w:t xml:space="preserve"> </w:t>
        </w:r>
      </w:ins>
      <w:r w:rsidR="00A01FC3" w:rsidRPr="00297A49">
        <w:rPr>
          <w:sz w:val="20"/>
          <w:szCs w:val="20"/>
          <w:rPrChange w:id="62" w:author="Yoav Ram" w:date="2018-11-13T12:20:00Z">
            <w:rPr/>
          </w:rPrChange>
        </w:rPr>
        <w:t>Current address:</w:t>
      </w:r>
      <w:r w:rsidR="001B1B6B" w:rsidRPr="00297A49">
        <w:rPr>
          <w:sz w:val="20"/>
          <w:szCs w:val="20"/>
          <w:rPrChange w:id="63" w:author="Yoav Ram" w:date="2018-11-13T12:20:00Z">
            <w:rPr/>
          </w:rPrChange>
        </w:rPr>
        <w:t xml:space="preserve"> Department</w:t>
      </w:r>
      <w:r w:rsidR="00A01FC3" w:rsidRPr="00297A49">
        <w:rPr>
          <w:sz w:val="20"/>
          <w:szCs w:val="20"/>
          <w:rPrChange w:id="64" w:author="Yoav Ram" w:date="2018-11-13T12:20:00Z">
            <w:rPr/>
          </w:rPrChange>
        </w:rPr>
        <w:t xml:space="preserve"> of Zoology, </w:t>
      </w:r>
      <w:r w:rsidR="00CA7E42" w:rsidRPr="00297A49">
        <w:rPr>
          <w:sz w:val="20"/>
          <w:szCs w:val="20"/>
          <w:rPrChange w:id="65" w:author="Yoav Ram" w:date="2018-11-13T12:20:00Z">
            <w:rPr/>
          </w:rPrChange>
        </w:rPr>
        <w:t xml:space="preserve">University of </w:t>
      </w:r>
      <w:r w:rsidR="00A01FC3" w:rsidRPr="00297A49">
        <w:rPr>
          <w:sz w:val="20"/>
          <w:szCs w:val="20"/>
          <w:rPrChange w:id="66" w:author="Yoav Ram" w:date="2018-11-13T12:20:00Z">
            <w:rPr/>
          </w:rPrChange>
        </w:rPr>
        <w:t xml:space="preserve">Oxford, Oxford, UK </w:t>
      </w:r>
    </w:p>
    <w:p w14:paraId="159A96AE" w14:textId="4263A3B0" w:rsidR="00DD161B" w:rsidRPr="00297A49" w:rsidRDefault="00DD161B">
      <w:pPr>
        <w:rPr>
          <w:sz w:val="20"/>
          <w:szCs w:val="20"/>
          <w:rPrChange w:id="67" w:author="Yoav Ram" w:date="2018-11-13T12:20:00Z">
            <w:rPr/>
          </w:rPrChange>
        </w:rPr>
        <w:pPrChange w:id="68" w:author="Yoav Ram" w:date="2018-11-13T12:41:00Z">
          <w:pPr>
            <w:spacing w:line="480" w:lineRule="auto"/>
            <w:ind w:firstLine="0"/>
          </w:pPr>
        </w:pPrChange>
      </w:pPr>
      <w:ins w:id="69" w:author="Yoav Ram" w:date="2018-11-13T12:17:00Z">
        <w:r w:rsidRPr="00297A49">
          <w:rPr>
            <w:sz w:val="20"/>
            <w:szCs w:val="20"/>
            <w:vertAlign w:val="superscript"/>
            <w:rPrChange w:id="70" w:author="Yoav Ram" w:date="2018-11-13T12:20:00Z">
              <w:rPr>
                <w:vertAlign w:val="superscript"/>
              </w:rPr>
            </w:rPrChange>
          </w:rPr>
          <w:t>7</w:t>
        </w:r>
        <w:r w:rsidRPr="00297A49">
          <w:rPr>
            <w:sz w:val="20"/>
            <w:szCs w:val="20"/>
            <w:rPrChange w:id="71" w:author="Yoav Ram" w:date="2018-11-13T12:20:00Z">
              <w:rPr/>
            </w:rPrChange>
          </w:rPr>
          <w:t xml:space="preserve"> Current address: Institute of Natural and Mathematical Sciences, Massey University</w:t>
        </w:r>
      </w:ins>
      <w:ins w:id="72" w:author="Yoav Ram" w:date="2018-11-13T12:19:00Z">
        <w:r w:rsidRPr="00297A49">
          <w:rPr>
            <w:sz w:val="20"/>
            <w:szCs w:val="20"/>
            <w:rPrChange w:id="73" w:author="Yoav Ram" w:date="2018-11-13T12:20:00Z">
              <w:rPr/>
            </w:rPrChange>
          </w:rPr>
          <w:t>, New Zealand</w:t>
        </w:r>
      </w:ins>
    </w:p>
    <w:p w14:paraId="0725FE68" w14:textId="77777777" w:rsidR="00A01FC3" w:rsidRDefault="00A01FC3">
      <w:pPr>
        <w:pPrChange w:id="74" w:author="Yoav Ram" w:date="2018-11-13T12:41:00Z">
          <w:pPr>
            <w:spacing w:line="480" w:lineRule="auto"/>
            <w:ind w:firstLine="0"/>
          </w:pPr>
        </w:pPrChange>
      </w:pPr>
    </w:p>
    <w:p w14:paraId="70DA77D4" w14:textId="2A00D390" w:rsidR="001B1B6B" w:rsidRPr="00297A49" w:rsidDel="00297A49" w:rsidRDefault="001B1B6B">
      <w:pPr>
        <w:rPr>
          <w:del w:id="75" w:author="Yoav Ram" w:date="2018-11-13T12:20:00Z"/>
          <w:sz w:val="20"/>
          <w:szCs w:val="20"/>
          <w:rPrChange w:id="76" w:author="Yoav Ram" w:date="2018-11-13T12:21:00Z">
            <w:rPr>
              <w:del w:id="77" w:author="Yoav Ram" w:date="2018-11-13T12:20:00Z"/>
            </w:rPr>
          </w:rPrChange>
        </w:rPr>
        <w:pPrChange w:id="78" w:author="Yoav Ram" w:date="2018-11-13T12:41:00Z">
          <w:pPr>
            <w:spacing w:line="480" w:lineRule="auto"/>
            <w:ind w:firstLine="0"/>
          </w:pPr>
        </w:pPrChange>
      </w:pPr>
      <w:r w:rsidRPr="00297A49">
        <w:rPr>
          <w:sz w:val="20"/>
          <w:szCs w:val="20"/>
          <w:vertAlign w:val="superscript"/>
          <w:rPrChange w:id="79" w:author="Yoav Ram" w:date="2018-11-13T12:21:00Z">
            <w:rPr>
              <w:vertAlign w:val="superscript"/>
            </w:rPr>
          </w:rPrChange>
        </w:rPr>
        <w:t>*</w:t>
      </w:r>
      <w:r w:rsidRPr="00297A49">
        <w:rPr>
          <w:sz w:val="20"/>
          <w:szCs w:val="20"/>
          <w:vertAlign w:val="subscript"/>
          <w:rPrChange w:id="80" w:author="Yoav Ram" w:date="2018-11-13T12:21:00Z">
            <w:rPr>
              <w:vertAlign w:val="subscript"/>
            </w:rPr>
          </w:rPrChange>
        </w:rPr>
        <w:t xml:space="preserve"> </w:t>
      </w:r>
      <w:r w:rsidRPr="00297A49">
        <w:rPr>
          <w:sz w:val="20"/>
          <w:szCs w:val="20"/>
          <w:rPrChange w:id="81" w:author="Yoav Ram" w:date="2018-11-13T12:21:00Z">
            <w:rPr/>
          </w:rPrChange>
        </w:rPr>
        <w:t>Corresponding autho</w:t>
      </w:r>
      <w:ins w:id="82" w:author="Yoav Ram" w:date="2018-11-13T12:20:00Z">
        <w:r w:rsidR="00297A49" w:rsidRPr="00297A49">
          <w:rPr>
            <w:sz w:val="20"/>
            <w:szCs w:val="20"/>
            <w:rPrChange w:id="83" w:author="Yoav Ram" w:date="2018-11-13T12:21:00Z">
              <w:rPr/>
            </w:rPrChange>
          </w:rPr>
          <w:t xml:space="preserve">r, </w:t>
        </w:r>
      </w:ins>
      <w:del w:id="84" w:author="Yoav Ram" w:date="2018-11-13T12:20:00Z">
        <w:r w:rsidRPr="00297A49" w:rsidDel="00297A49">
          <w:rPr>
            <w:sz w:val="20"/>
            <w:szCs w:val="20"/>
            <w:rPrChange w:id="85" w:author="Yoav Ram" w:date="2018-11-13T12:21:00Z">
              <w:rPr/>
            </w:rPrChange>
          </w:rPr>
          <w:delText>r</w:delText>
        </w:r>
      </w:del>
    </w:p>
    <w:p w14:paraId="1FEB6EB4" w14:textId="67CAC10A" w:rsidR="001B1B6B" w:rsidRPr="00297A49" w:rsidRDefault="001B1B6B">
      <w:pPr>
        <w:rPr>
          <w:sz w:val="20"/>
          <w:szCs w:val="20"/>
          <w:rPrChange w:id="86" w:author="Yoav Ram" w:date="2018-11-13T12:21:00Z">
            <w:rPr/>
          </w:rPrChange>
        </w:rPr>
        <w:pPrChange w:id="87" w:author="Yoav Ram" w:date="2018-11-13T12:41:00Z">
          <w:pPr>
            <w:spacing w:line="480" w:lineRule="auto"/>
            <w:ind w:firstLine="0"/>
          </w:pPr>
        </w:pPrChange>
      </w:pPr>
      <w:del w:id="88" w:author="Yoav Ram" w:date="2018-11-13T12:20:00Z">
        <w:r w:rsidRPr="00297A49" w:rsidDel="00297A49">
          <w:rPr>
            <w:sz w:val="20"/>
            <w:szCs w:val="20"/>
            <w:rPrChange w:id="89" w:author="Yoav Ram" w:date="2018-11-13T12:21:00Z">
              <w:rPr/>
            </w:rPrChange>
          </w:rPr>
          <w:delText>E</w:delText>
        </w:r>
      </w:del>
      <w:ins w:id="90" w:author="Yoav Ram" w:date="2018-11-13T12:20:00Z">
        <w:r w:rsidR="00297A49" w:rsidRPr="00297A49">
          <w:rPr>
            <w:sz w:val="20"/>
            <w:szCs w:val="20"/>
            <w:rPrChange w:id="91" w:author="Yoav Ram" w:date="2018-11-13T12:21:00Z">
              <w:rPr/>
            </w:rPrChange>
          </w:rPr>
          <w:t>e</w:t>
        </w:r>
      </w:ins>
      <w:r w:rsidRPr="00297A49">
        <w:rPr>
          <w:sz w:val="20"/>
          <w:szCs w:val="20"/>
          <w:rPrChange w:id="92" w:author="Yoav Ram" w:date="2018-11-13T12:21:00Z">
            <w:rPr/>
          </w:rPrChange>
        </w:rPr>
        <w:t>-mail</w:t>
      </w:r>
      <w:ins w:id="93" w:author="Yoav Ram" w:date="2018-11-13T12:19:00Z">
        <w:r w:rsidR="00DE1D24" w:rsidRPr="00297A49">
          <w:rPr>
            <w:sz w:val="20"/>
            <w:szCs w:val="20"/>
            <w:rPrChange w:id="94" w:author="Yoav Ram" w:date="2018-11-13T12:21:00Z">
              <w:rPr/>
            </w:rPrChange>
          </w:rPr>
          <w:t>:</w:t>
        </w:r>
      </w:ins>
      <w:r w:rsidRPr="00297A49">
        <w:rPr>
          <w:sz w:val="20"/>
          <w:szCs w:val="20"/>
          <w:rPrChange w:id="95" w:author="Yoav Ram" w:date="2018-11-13T12:21:00Z">
            <w:rPr/>
          </w:rPrChange>
        </w:rPr>
        <w:t xml:space="preserve"> </w:t>
      </w:r>
      <w:ins w:id="96" w:author="Yoav Ram" w:date="2018-11-13T12:19:00Z">
        <w:r w:rsidR="00DE1D24" w:rsidRPr="00297A49">
          <w:rPr>
            <w:sz w:val="20"/>
            <w:szCs w:val="20"/>
            <w:rPrChange w:id="97" w:author="Yoav Ram" w:date="2018-11-13T12:21:00Z">
              <w:rPr/>
            </w:rPrChange>
          </w:rPr>
          <w:t>yoav@yoavram.com</w:t>
        </w:r>
      </w:ins>
      <w:del w:id="98" w:author="Yoav Ram" w:date="2018-11-13T12:19:00Z">
        <w:r w:rsidR="00DE1D24" w:rsidRPr="00297A49" w:rsidDel="00DE1D24">
          <w:rPr>
            <w:rStyle w:val="Hyperlink"/>
            <w:sz w:val="20"/>
            <w:szCs w:val="20"/>
            <w:rPrChange w:id="99" w:author="Yoav Ram" w:date="2018-11-13T12:21:00Z">
              <w:rPr>
                <w:rStyle w:val="Hyperlink"/>
              </w:rPr>
            </w:rPrChange>
          </w:rPr>
          <w:fldChar w:fldCharType="begin"/>
        </w:r>
        <w:r w:rsidR="00DE1D24" w:rsidRPr="00297A49" w:rsidDel="00DE1D24">
          <w:rPr>
            <w:rStyle w:val="Hyperlink"/>
            <w:sz w:val="20"/>
            <w:szCs w:val="20"/>
            <w:rPrChange w:id="100" w:author="Yoav Ram" w:date="2018-11-13T12:21:00Z">
              <w:rPr>
                <w:rStyle w:val="Hyperlink"/>
              </w:rPr>
            </w:rPrChange>
          </w:rPr>
          <w:delInstrText xml:space="preserve"> HYPERLINK "mailto:yoavram@stanford.edu" </w:delInstrText>
        </w:r>
        <w:r w:rsidR="00DE1D24" w:rsidRPr="00297A49" w:rsidDel="00DE1D24">
          <w:rPr>
            <w:rStyle w:val="Hyperlink"/>
            <w:sz w:val="20"/>
            <w:szCs w:val="20"/>
            <w:rPrChange w:id="101" w:author="Yoav Ram" w:date="2018-11-13T12:21:00Z">
              <w:rPr>
                <w:rStyle w:val="Hyperlink"/>
              </w:rPr>
            </w:rPrChange>
          </w:rPr>
          <w:fldChar w:fldCharType="separate"/>
        </w:r>
        <w:r w:rsidR="00AA541D" w:rsidRPr="00297A49" w:rsidDel="00DE1D24">
          <w:rPr>
            <w:rStyle w:val="Hyperlink"/>
            <w:sz w:val="20"/>
            <w:szCs w:val="20"/>
            <w:rPrChange w:id="102" w:author="Yoav Ram" w:date="2018-11-13T12:21:00Z">
              <w:rPr>
                <w:rStyle w:val="Hyperlink"/>
              </w:rPr>
            </w:rPrChange>
          </w:rPr>
          <w:delText>yoavram@stanford.edu</w:delText>
        </w:r>
        <w:r w:rsidR="00DE1D24" w:rsidRPr="00297A49" w:rsidDel="00DE1D24">
          <w:rPr>
            <w:rStyle w:val="Hyperlink"/>
            <w:sz w:val="20"/>
            <w:szCs w:val="20"/>
            <w:rPrChange w:id="103" w:author="Yoav Ram" w:date="2018-11-13T12:21:00Z">
              <w:rPr>
                <w:rStyle w:val="Hyperlink"/>
              </w:rPr>
            </w:rPrChange>
          </w:rPr>
          <w:fldChar w:fldCharType="end"/>
        </w:r>
      </w:del>
      <w:del w:id="104" w:author="Yoav Ram" w:date="2018-11-13T12:20:00Z">
        <w:r w:rsidR="00AA541D" w:rsidRPr="00297A49" w:rsidDel="00297A49">
          <w:rPr>
            <w:sz w:val="20"/>
            <w:szCs w:val="20"/>
            <w:rPrChange w:id="105" w:author="Yoav Ram" w:date="2018-11-13T12:21:00Z">
              <w:rPr/>
            </w:rPrChange>
          </w:rPr>
          <w:delText xml:space="preserve"> </w:delText>
        </w:r>
        <w:r w:rsidRPr="00297A49" w:rsidDel="00297A49">
          <w:rPr>
            <w:sz w:val="20"/>
            <w:szCs w:val="20"/>
            <w:rPrChange w:id="106" w:author="Yoav Ram" w:date="2018-11-13T12:21:00Z">
              <w:rPr/>
            </w:rPrChange>
          </w:rPr>
          <w:delText>(YR)</w:delText>
        </w:r>
      </w:del>
    </w:p>
    <w:p w14:paraId="75C05F0D" w14:textId="77777777" w:rsidR="001B1B6B" w:rsidRDefault="001B1B6B">
      <w:pPr>
        <w:pPrChange w:id="107" w:author="Yoav Ram" w:date="2018-11-13T12:41:00Z">
          <w:pPr>
            <w:spacing w:line="480" w:lineRule="auto"/>
            <w:ind w:firstLine="0"/>
          </w:pPr>
        </w:pPrChange>
      </w:pPr>
    </w:p>
    <w:p w14:paraId="79480E4C" w14:textId="2E784B14" w:rsidR="00A10657" w:rsidRPr="0025589C" w:rsidDel="00297A49" w:rsidRDefault="00A10657">
      <w:pPr>
        <w:rPr>
          <w:del w:id="108" w:author="Yoav Ram" w:date="2018-11-13T12:20:00Z"/>
        </w:rPr>
        <w:pPrChange w:id="109" w:author="Yoav Ram" w:date="2018-11-13T12:41:00Z">
          <w:pPr>
            <w:spacing w:line="480" w:lineRule="auto"/>
            <w:ind w:firstLine="0"/>
          </w:pPr>
        </w:pPrChange>
      </w:pPr>
      <w:del w:id="110" w:author="Yoav Ram" w:date="2018-11-13T12:20:00Z">
        <w:r w:rsidRPr="00A10657" w:rsidDel="00297A49">
          <w:rPr>
            <w:b/>
            <w:bCs/>
          </w:rPr>
          <w:delText>Classification</w:delText>
        </w:r>
        <w:r w:rsidDel="00297A49">
          <w:delText xml:space="preserve">: Biological Sciences, </w:delText>
        </w:r>
        <w:r w:rsidRPr="00A10657" w:rsidDel="00297A49">
          <w:delText>Population Biology</w:delText>
        </w:r>
      </w:del>
    </w:p>
    <w:p w14:paraId="38C82290" w14:textId="5702BA5E" w:rsidR="007A7F01" w:rsidRDefault="00A10657">
      <w:pPr>
        <w:rPr>
          <w:ins w:id="111" w:author="Yoav Ram" w:date="2018-11-13T12:20:00Z"/>
        </w:rPr>
        <w:pPrChange w:id="112" w:author="Yoav Ram" w:date="2018-11-13T12:41:00Z">
          <w:pPr>
            <w:spacing w:line="480" w:lineRule="auto"/>
            <w:ind w:firstLine="0"/>
          </w:pPr>
        </w:pPrChange>
      </w:pPr>
      <w:r w:rsidRPr="00A10657">
        <w:rPr>
          <w:b/>
          <w:bCs/>
        </w:rPr>
        <w:t>Keywords</w:t>
      </w:r>
      <w:r>
        <w:t>: population dynamics, microbial growth, competition model, experimental evolu</w:t>
      </w:r>
      <w:r w:rsidR="00AA541D">
        <w:t>t</w:t>
      </w:r>
      <w:r>
        <w:t>ion</w:t>
      </w:r>
      <w:del w:id="113" w:author="Yoav Ram" w:date="2018-11-13T12:20:00Z">
        <w:r w:rsidR="007A7F01" w:rsidRPr="0025589C" w:rsidDel="00297A49">
          <w:br w:type="page"/>
        </w:r>
      </w:del>
    </w:p>
    <w:p w14:paraId="1EB48716" w14:textId="77777777" w:rsidR="00297A49" w:rsidRPr="0025589C" w:rsidRDefault="00297A49">
      <w:pPr>
        <w:pPrChange w:id="114" w:author="Yoav Ram" w:date="2018-11-13T12:41:00Z">
          <w:pPr>
            <w:spacing w:line="480" w:lineRule="auto"/>
            <w:ind w:firstLine="0"/>
          </w:pPr>
        </w:pPrChange>
      </w:pPr>
    </w:p>
    <w:p w14:paraId="285856DC" w14:textId="77777777" w:rsidR="00297A49" w:rsidRDefault="00297A49">
      <w:pPr>
        <w:spacing w:after="200"/>
        <w:rPr>
          <w:ins w:id="115" w:author="Yoav Ram" w:date="2018-11-13T12:24:00Z"/>
          <w:rFonts w:eastAsiaTheme="majorEastAsia"/>
          <w:b/>
          <w:bCs/>
          <w:kern w:val="32"/>
          <w:sz w:val="28"/>
          <w:szCs w:val="28"/>
        </w:rPr>
        <w:pPrChange w:id="116" w:author="Yoav Ram" w:date="2018-11-13T12:41:00Z">
          <w:pPr>
            <w:spacing w:after="200" w:line="276" w:lineRule="auto"/>
            <w:ind w:firstLine="0"/>
          </w:pPr>
        </w:pPrChange>
      </w:pPr>
      <w:ins w:id="117" w:author="Yoav Ram" w:date="2018-11-13T12:24:00Z">
        <w:r>
          <w:br w:type="page"/>
        </w:r>
      </w:ins>
    </w:p>
    <w:p w14:paraId="70E2D077" w14:textId="4B58CA5E" w:rsidR="007A7F01" w:rsidRPr="00DC34E1" w:rsidRDefault="007A7F01">
      <w:pPr>
        <w:pStyle w:val="Heading1"/>
        <w:spacing w:line="360" w:lineRule="auto"/>
        <w:ind w:firstLine="284"/>
        <w:pPrChange w:id="118" w:author="Yoav Ram" w:date="2018-11-13T12:41:00Z">
          <w:pPr>
            <w:pStyle w:val="Heading1"/>
          </w:pPr>
        </w:pPrChange>
      </w:pPr>
      <w:r w:rsidRPr="00DC34E1">
        <w:lastRenderedPageBreak/>
        <w:t>Abstract</w:t>
      </w:r>
    </w:p>
    <w:p w14:paraId="713842BD" w14:textId="21328AF6" w:rsidR="007A7F01" w:rsidRPr="0025589C" w:rsidRDefault="00B00B62">
      <w:pPr>
        <w:pPrChange w:id="119" w:author="Yoav Ram" w:date="2018-11-13T12:41:00Z">
          <w:pPr>
            <w:spacing w:line="480" w:lineRule="auto"/>
            <w:ind w:firstLine="0"/>
          </w:pPr>
        </w:pPrChange>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 are difficult to perform with isolates derived from a common ancestor or non-model organisms, and do not provide information on the growth differences</w:t>
      </w:r>
      <w:r w:rsidR="003876FB">
        <w:t xml:space="preserve"> that </w:t>
      </w:r>
      <w:r w:rsidR="003876FB" w:rsidRPr="00A9402F">
        <w:t>underlie</w:t>
      </w:r>
      <w:r w:rsidR="003876FB">
        <w:t xml:space="preserve"> competitive ability</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ins w:id="120" w:author="Yoav Ram" w:date="2018-11-13T12:25:00Z">
        <w:r w:rsidR="001E661E">
          <w:t>We valida</w:t>
        </w:r>
      </w:ins>
      <w:ins w:id="121" w:author="Yoav Ram" w:date="2018-11-13T12:34:00Z">
        <w:r w:rsidR="001C0D12">
          <w:t>te</w:t>
        </w:r>
      </w:ins>
      <w:ins w:id="122" w:author="Yoav Ram" w:date="2018-11-13T12:25:00Z">
        <w:r w:rsidR="001E661E">
          <w:t xml:space="preserve"> and </w:t>
        </w:r>
      </w:ins>
      <w:ins w:id="123" w:author="Yoav Ram" w:date="2018-11-13T12:34:00Z">
        <w:r w:rsidR="001C0D12">
          <w:t>demonstrate this new approach using</w:t>
        </w:r>
      </w:ins>
      <w:ins w:id="124" w:author="Yoav Ram" w:date="2018-11-13T12:35:00Z">
        <w:r w:rsidR="001C0D12">
          <w:t xml:space="preserve"> experiments with</w:t>
        </w:r>
      </w:ins>
      <w:ins w:id="125" w:author="Yoav Ram" w:date="2018-11-13T12:34:00Z">
        <w:r w:rsidR="001C0D12">
          <w:t xml:space="preserve"> </w:t>
        </w:r>
      </w:ins>
      <w:del w:id="126" w:author="Yoav Ram" w:date="2018-11-13T12:25:00Z">
        <w:r w:rsidR="00E410C1" w:rsidDel="001E661E">
          <w:delText>T</w:delText>
        </w:r>
        <w:r w:rsidRPr="0025589C" w:rsidDel="001E661E">
          <w:delText xml:space="preserve">his </w:delText>
        </w:r>
        <w:r w:rsidR="0086305A" w:rsidRPr="0025589C" w:rsidDel="001E661E">
          <w:delText>approach</w:delText>
        </w:r>
        <w:r w:rsidR="00481B1E" w:rsidRPr="0025589C" w:rsidDel="001E661E">
          <w:delText xml:space="preserve"> </w:delText>
        </w:r>
        <w:r w:rsidR="00E410C1" w:rsidDel="001E661E">
          <w:delText xml:space="preserve">is validated </w:delText>
        </w:r>
        <w:r w:rsidR="007A7F01" w:rsidRPr="0025589C" w:rsidDel="001E661E">
          <w:delText xml:space="preserve">using growth curve and competition experiments with </w:delText>
        </w:r>
      </w:del>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pPr>
        <w:pPrChange w:id="127" w:author="Yoav Ram" w:date="2018-11-13T12:41:00Z">
          <w:pPr>
            <w:ind w:firstLine="0"/>
          </w:pPr>
        </w:pPrChange>
      </w:pPr>
    </w:p>
    <w:p w14:paraId="6FFB09E1" w14:textId="6E6DFF45" w:rsidR="00200C88" w:rsidRPr="00200C88" w:rsidDel="00CA1852" w:rsidRDefault="00A10657">
      <w:pPr>
        <w:pStyle w:val="Heading1"/>
        <w:spacing w:line="360" w:lineRule="auto"/>
        <w:ind w:firstLine="284"/>
        <w:rPr>
          <w:del w:id="128" w:author="Yoav Ram" w:date="2018-11-13T12:35:00Z"/>
          <w:rFonts w:ascii="Times New Roman" w:hAnsi="Times New Roman"/>
        </w:rPr>
        <w:pPrChange w:id="129" w:author="Yoav Ram" w:date="2018-11-13T12:41:00Z">
          <w:pPr>
            <w:pStyle w:val="Heading1"/>
          </w:pPr>
        </w:pPrChange>
      </w:pPr>
      <w:del w:id="130" w:author="Yoav Ram" w:date="2018-11-13T12:35:00Z">
        <w:r w:rsidDel="00CA1852">
          <w:delText>Significance statement</w:delText>
        </w:r>
      </w:del>
    </w:p>
    <w:p w14:paraId="13B23090" w14:textId="25949F67" w:rsidR="00897E1D" w:rsidRPr="00897E1D" w:rsidDel="00CA1852" w:rsidRDefault="00200C88">
      <w:pPr>
        <w:rPr>
          <w:del w:id="131" w:author="Yoav Ram" w:date="2018-11-13T12:35:00Z"/>
        </w:rPr>
        <w:pPrChange w:id="132" w:author="Yoav Ram" w:date="2018-11-13T12:41:00Z">
          <w:pPr>
            <w:spacing w:line="480" w:lineRule="auto"/>
            <w:ind w:firstLine="0"/>
          </w:pPr>
        </w:pPrChange>
      </w:pPr>
      <w:del w:id="133" w:author="Yoav Ram" w:date="2018-11-13T12:35:00Z">
        <w:r w:rsidDel="00CA1852">
          <w:delText>We present a new model-based approach for prediction of microbial growth in a mixed culture using data from growth curve exp</w:delText>
        </w:r>
        <w:r w:rsidR="00FA7C91" w:rsidDel="00CA1852">
          <w:delText>eriments, which are considerably</w:delText>
        </w:r>
        <w:r w:rsidDel="00CA1852">
          <w:delText xml:space="preserve"> easier to perform than competition experiments. Our approach combines growth </w:delText>
        </w:r>
        <w:r w:rsidR="00417B1D" w:rsidDel="00CA1852">
          <w:delText xml:space="preserve">and </w:delText>
        </w:r>
        <w:r w:rsidDel="00CA1852">
          <w:delText xml:space="preserve">competition models </w:delText>
        </w:r>
        <w:r w:rsidR="00417B1D" w:rsidDel="00CA1852">
          <w:delText>and utilizes</w:delText>
        </w:r>
        <w:r w:rsidDel="00CA1852">
          <w:delText xml:space="preserve"> the total densities of mixed cultures, which are o</w:delText>
        </w:r>
        <w:r w:rsidR="00FA7C91" w:rsidDel="00CA1852">
          <w:delText xml:space="preserve">ften ignored despite being easy to </w:delText>
        </w:r>
        <w:r w:rsidDel="00CA1852">
          <w:delText xml:space="preserve">obtain. We validated our </w:delText>
        </w:r>
        <w:r w:rsidRPr="00A9402F" w:rsidDel="00CA1852">
          <w:delText>approach using experiments with bacteria and implemented it in an open-source software</w:delText>
        </w:r>
        <w:r w:rsidR="00FA7C91" w:rsidRPr="00A9402F" w:rsidDel="00CA1852">
          <w:delText xml:space="preserve"> package</w:delText>
        </w:r>
        <w:r w:rsidRPr="00A9402F" w:rsidDel="00CA1852">
          <w:delText xml:space="preserve">. </w:delText>
        </w:r>
        <w:r w:rsidR="00897E1D" w:rsidRPr="00A9402F" w:rsidDel="00CA1852">
          <w:delText xml:space="preserve">Our new approach shows that </w:delText>
        </w:r>
        <w:r w:rsidR="00E410C1" w:rsidDel="00CA1852">
          <w:delText xml:space="preserve">growth in a </w:delText>
        </w:r>
        <w:r w:rsidR="00897E1D" w:rsidRPr="00A9402F" w:rsidDel="00CA1852">
          <w:delText xml:space="preserve">mixed </w:delText>
        </w:r>
        <w:r w:rsidR="00E410C1" w:rsidDel="00CA1852">
          <w:delText xml:space="preserve">culture </w:delText>
        </w:r>
        <w:r w:rsidR="00897E1D" w:rsidRPr="00A9402F" w:rsidDel="00CA1852">
          <w:delText>can be predicted using growth and competition models. It provides a way to infer relative strain or species frequencies even when competition experiments are not feasible, and to determine how differences in growth affect differences in fitness.</w:delText>
        </w:r>
      </w:del>
    </w:p>
    <w:p w14:paraId="708B52C2" w14:textId="77777777" w:rsidR="00200C88" w:rsidRDefault="00200C88">
      <w:pPr>
        <w:spacing w:after="200"/>
        <w:rPr>
          <w:rFonts w:eastAsiaTheme="majorEastAsia"/>
          <w:b/>
          <w:bCs/>
          <w:kern w:val="32"/>
          <w:sz w:val="32"/>
          <w:szCs w:val="32"/>
        </w:rPr>
        <w:pPrChange w:id="134" w:author="Yoav Ram" w:date="2018-11-13T12:41:00Z">
          <w:pPr>
            <w:spacing w:after="200" w:line="480" w:lineRule="auto"/>
            <w:ind w:firstLine="0"/>
          </w:pPr>
        </w:pPrChange>
      </w:pPr>
      <w:r>
        <w:br w:type="page"/>
      </w:r>
    </w:p>
    <w:p w14:paraId="4922ACCA" w14:textId="732BC0AB" w:rsidR="00577682" w:rsidRPr="0025589C" w:rsidRDefault="00577682">
      <w:pPr>
        <w:pStyle w:val="Heading1"/>
        <w:spacing w:line="360" w:lineRule="auto"/>
        <w:ind w:firstLine="284"/>
        <w:pPrChange w:id="135" w:author="Yoav Ram" w:date="2018-11-13T12:41:00Z">
          <w:pPr>
            <w:pStyle w:val="Heading1"/>
          </w:pPr>
        </w:pPrChange>
      </w:pPr>
      <w:r w:rsidRPr="0025589C">
        <w:lastRenderedPageBreak/>
        <w:t>Introduction</w:t>
      </w:r>
    </w:p>
    <w:p w14:paraId="38E6783D" w14:textId="0BEDC06A" w:rsidR="00A2469F" w:rsidRPr="00980214" w:rsidRDefault="009C1814">
      <w:pPr>
        <w:pPrChange w:id="136" w:author="Yoav Ram" w:date="2018-11-13T12:41:00Z">
          <w:pPr>
            <w:spacing w:line="480" w:lineRule="auto"/>
            <w:ind w:firstLine="0"/>
          </w:pPr>
        </w:pPrChange>
      </w:pPr>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5FE957E6" w:rsidR="00285E7E" w:rsidRPr="0025589C" w:rsidRDefault="007A7F01">
      <w:pPr>
        <w:pPrChange w:id="137" w:author="Yoav Ram" w:date="2018-11-13T12:41:00Z">
          <w:pPr>
            <w:spacing w:line="480" w:lineRule="auto"/>
            <w:ind w:firstLine="0"/>
          </w:pPr>
        </w:pPrChange>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cell populations. The simplest way to infer fitness from growth curves is to estimate the growth rate</w:t>
      </w:r>
      <w:ins w:id="138" w:author="Yoav Ram" w:date="2018-11-13T12:46:00Z">
        <w:r w:rsidR="00C016FF">
          <w:t xml:space="preserve"> (i.e. Malthusian parameter)</w:t>
        </w:r>
      </w:ins>
      <w:r w:rsidRPr="0025589C">
        <w:t xml:space="preserve"> during the exponential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w:t>
      </w:r>
      <w:del w:id="139" w:author="Yoav Ram" w:date="2018-11-13T12:43:00Z">
        <w:r w:rsidRPr="0025589C" w:rsidDel="00C016FF">
          <w:delText xml:space="preserve">the selection </w:delText>
        </w:r>
        <w:r w:rsidRPr="00876E70" w:rsidDel="00C016FF">
          <w:delText>coefficient,</w:delText>
        </w:r>
        <w:r w:rsidRPr="00876E70" w:rsidDel="00C016FF">
          <w:rPr>
            <w:i/>
            <w:iCs/>
          </w:rPr>
          <w:delText xml:space="preserve"> s</w:delText>
        </w:r>
        <w:r w:rsidRPr="00876E70" w:rsidDel="00C016FF">
          <w:delText xml:space="preserve">, </w:delText>
        </w:r>
        <w:r w:rsidR="00D641C6" w:rsidRPr="00876E70" w:rsidDel="00C016FF">
          <w:delText xml:space="preserve">where </w:delText>
        </w:r>
        <w:r w:rsidR="00D641C6" w:rsidRPr="00876E70" w:rsidDel="00C016FF">
          <w:rPr>
            <w:i/>
            <w:iCs/>
          </w:rPr>
          <w:delText>1+s</w:delText>
        </w:r>
        <w:r w:rsidRPr="00876E70" w:rsidDel="00C016FF">
          <w:delText xml:space="preserve"> is the</w:delText>
        </w:r>
        <w:r w:rsidRPr="0025589C" w:rsidDel="00C016FF">
          <w:delText xml:space="preserve"> standard measure of </w:delText>
        </w:r>
      </w:del>
      <w:r w:rsidRPr="0025589C">
        <w:t xml:space="preserve">relative fitness </w:t>
      </w:r>
      <w:del w:id="140" w:author="Yoav Ram" w:date="2018-11-13T12:43:00Z">
        <w:r w:rsidRPr="0025589C" w:rsidDel="00C016FF">
          <w:delText>in population genetics</w:delText>
        </w:r>
        <w:r w:rsidR="0018672F" w:rsidRPr="0025589C" w:rsidDel="00C016FF">
          <w:delText xml:space="preserve"> </w:delText>
        </w:r>
      </w:del>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pPr>
        <w:spacing w:after="200"/>
        <w:pPrChange w:id="141" w:author="Yoav Ram" w:date="2018-11-13T12:41:00Z">
          <w:pPr>
            <w:spacing w:after="200" w:line="480" w:lineRule="auto"/>
            <w:ind w:firstLine="0"/>
          </w:pPr>
        </w:pPrChange>
      </w:pPr>
      <w:bookmarkStart w:id="142" w:name="_Ref453682586"/>
      <w:r>
        <w:br w:type="page"/>
      </w:r>
    </w:p>
    <w:p w14:paraId="2D0F065C" w14:textId="3A12A5BF" w:rsidR="00FE4A98" w:rsidRPr="00FB2C01" w:rsidRDefault="00F87A35">
      <w:pPr>
        <w:spacing w:after="200"/>
        <w:rPr>
          <w:b/>
          <w:bCs/>
          <w:sz w:val="22"/>
          <w:szCs w:val="22"/>
        </w:rPr>
        <w:pPrChange w:id="143" w:author="Yoav Ram" w:date="2018-11-13T12:41:00Z">
          <w:pPr>
            <w:spacing w:after="200" w:line="480" w:lineRule="auto"/>
            <w:ind w:firstLine="0"/>
          </w:pPr>
        </w:pPrChange>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142"/>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2C340DF" w14:textId="77777777" w:rsidR="007A7F01" w:rsidRPr="0025589C" w:rsidRDefault="007A7F01">
      <w:pPr>
        <w:pPrChange w:id="144" w:author="Yoav Ram" w:date="2018-11-13T12:41:00Z">
          <w:pPr>
            <w:spacing w:line="480" w:lineRule="auto"/>
            <w:ind w:firstLine="0"/>
          </w:pPr>
        </w:pPrChange>
      </w:pPr>
    </w:p>
    <w:p w14:paraId="786E09BE" w14:textId="77777777" w:rsidR="00FB2C01" w:rsidRDefault="00FB2C01">
      <w:pPr>
        <w:spacing w:after="200"/>
        <w:pPrChange w:id="145" w:author="Yoav Ram" w:date="2018-11-13T12:41:00Z">
          <w:pPr>
            <w:spacing w:after="200" w:line="480" w:lineRule="auto"/>
            <w:ind w:firstLine="0"/>
          </w:pPr>
        </w:pPrChange>
      </w:pPr>
      <w:r>
        <w:br w:type="page"/>
      </w:r>
    </w:p>
    <w:p w14:paraId="2E988C6B" w14:textId="2784403C" w:rsidR="005E5082" w:rsidRPr="0025589C" w:rsidRDefault="001B1CBA">
      <w:pPr>
        <w:pPrChange w:id="146" w:author="Yoav Ram" w:date="2018-11-13T12:41:00Z">
          <w:pPr>
            <w:spacing w:line="480" w:lineRule="auto"/>
            <w:ind w:firstLine="0"/>
          </w:pPr>
        </w:pPrChange>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del w:id="147" w:author="Yoav Ram" w:date="2018-11-13T12:41:00Z">
        <w:r w:rsidR="000F5DC3" w:rsidDel="00C016FF">
          <w:delText xml:space="preserve">, </w:delText>
        </w:r>
      </w:del>
      <w:ins w:id="148" w:author="Yoav Ram" w:date="2018-11-13T12:41:00Z">
        <w:r w:rsidR="00C016FF">
          <w:t xml:space="preserve"> </w:t>
        </w:r>
      </w:ins>
      <w:ins w:id="149" w:author="Yoav Ram" w:date="2018-11-13T12:42:00Z">
        <w:r w:rsidR="00C016FF">
          <w:t xml:space="preserve">- </w:t>
        </w:r>
      </w:ins>
      <w:r w:rsidR="000F5DC3" w:rsidRPr="0025589C">
        <w:t>a reference strain and a strain of interest</w:t>
      </w:r>
      <w:del w:id="150" w:author="Yoav Ram" w:date="2018-11-13T12:42:00Z">
        <w:r w:rsidR="000F5DC3" w:rsidDel="00C016FF">
          <w:delText>,</w:delText>
        </w:r>
        <w:r w:rsidR="007A7F01" w:rsidRPr="0025589C" w:rsidDel="00C016FF">
          <w:delText xml:space="preserve"> </w:delText>
        </w:r>
      </w:del>
      <w:ins w:id="151" w:author="Yoav Ram" w:date="2018-11-13T12:42:00Z">
        <w:r w:rsidR="00C016FF">
          <w:t xml:space="preserve"> - </w:t>
        </w:r>
      </w:ins>
      <w:r w:rsidR="007A7F01" w:rsidRPr="0025589C">
        <w:t>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The </w:t>
      </w:r>
      <w:del w:id="152" w:author="Yoav Ram" w:date="2018-11-13T12:42:00Z">
        <w:r w:rsidR="007A7F01" w:rsidRPr="0025589C" w:rsidDel="00C016FF">
          <w:delText>selection coefficient</w:delText>
        </w:r>
        <w:r w:rsidR="00F34555" w:rsidDel="00C016FF">
          <w:delText>s</w:delText>
        </w:r>
      </w:del>
      <w:ins w:id="153" w:author="Yoav Ram" w:date="2018-11-13T12:42:00Z">
        <w:r w:rsidR="00C016FF">
          <w:t>relative fitness</w:t>
        </w:r>
      </w:ins>
      <w:r w:rsidR="007A7F01" w:rsidRPr="0025589C">
        <w:t xml:space="preserve"> of the strains of interest </w:t>
      </w:r>
      <w:r w:rsidR="002C4B07">
        <w:t>are</w:t>
      </w:r>
      <w:r w:rsidR="000F5DC3" w:rsidRPr="0025589C">
        <w:t xml:space="preserve"> </w:t>
      </w:r>
      <w:r w:rsidR="00DF7C4C" w:rsidRPr="0025589C">
        <w:t>then</w:t>
      </w:r>
      <w:r w:rsidR="007A7F01" w:rsidRPr="0025589C">
        <w:t xml:space="preserve"> estimated from changes in the frequencies </w:t>
      </w:r>
      <w:r w:rsidR="000F5DC3">
        <w:t xml:space="preserve">of the strains </w:t>
      </w:r>
      <w:r w:rsidR="007A7F01" w:rsidRPr="0025589C">
        <w:t xml:space="preserve">during the competition experiment. </w:t>
      </w:r>
      <w:r w:rsidR="000F5DC3">
        <w:t>Such competition experiments</w:t>
      </w:r>
      <w:r w:rsidR="007A7F01" w:rsidRPr="0025589C">
        <w:t xml:space="preserve"> can </w:t>
      </w:r>
      <w:r w:rsidR="002C4B07">
        <w:t>allow</w:t>
      </w:r>
      <w:r w:rsidR="007A7F01" w:rsidRPr="0025589C">
        <w:t xml:space="preserve"> relati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39F43F5B" w:rsidR="007A7F01" w:rsidRPr="0025589C" w:rsidRDefault="007A7F01">
      <w:pPr>
        <w:pPrChange w:id="154" w:author="Yoav Ram" w:date="2018-11-13T12:41:00Z">
          <w:pPr>
            <w:spacing w:line="480" w:lineRule="auto"/>
            <w:ind w:firstLine="0"/>
          </w:pPr>
        </w:pPrChange>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ins w:id="155" w:author="Yoav Ram" w:date="2018-11-13T12:48:00Z">
        <w:r w:rsidR="00C016FF">
          <w:rPr>
            <w:noProof/>
          </w:rPr>
          <w:t xml:space="preserve"> and to be grown together in a mixed culture under identical environmental conditions</w:t>
        </w:r>
      </w:ins>
      <w:r w:rsidRPr="0025589C">
        <w:t xml:space="preserve">. </w:t>
      </w:r>
      <w:r w:rsidR="000F5DC3">
        <w:t>Accordingly</w:t>
      </w:r>
      <w:r w:rsidRPr="0025589C">
        <w:t xml:space="preserve">, </w:t>
      </w:r>
      <w:r w:rsidR="00DF7C4C" w:rsidRPr="0025589C">
        <w:t xml:space="preserve">competition experiments </w:t>
      </w:r>
      <w:r w:rsidRPr="0025589C">
        <w:t>are often impractical in non-model organisms</w:t>
      </w:r>
      <w:ins w:id="156" w:author="Yoav Ram" w:date="2018-11-13T12:48:00Z">
        <w:r w:rsidR="00C016FF">
          <w:t xml:space="preserve"> and for measuring relative fitness in different environments</w:t>
        </w:r>
      </w:ins>
      <w:r w:rsidRPr="0025589C">
        <w:t>.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del w:id="157" w:author="Yoav Ram" w:date="2018-11-13T12:50:00Z">
        <w:r w:rsidR="00F34555" w:rsidRPr="00321833" w:rsidDel="004A431F">
          <w:rPr>
            <w:rFonts w:eastAsia="Times New Roman"/>
            <w:highlight w:val="yellow"/>
            <w:rPrChange w:id="158" w:author="Yoav Ram" w:date="2018-11-13T12:52:00Z">
              <w:rPr>
                <w:rFonts w:eastAsia="Times New Roman"/>
              </w:rPr>
            </w:rPrChange>
          </w:rPr>
          <w:delText xml:space="preserve">it is important to </w:delText>
        </w:r>
      </w:del>
      <w:del w:id="159" w:author="Yoav Ram" w:date="2018-11-13T12:49:00Z">
        <w:r w:rsidR="00F34555" w:rsidRPr="00321833" w:rsidDel="004A431F">
          <w:rPr>
            <w:rFonts w:eastAsia="Times New Roman"/>
            <w:highlight w:val="yellow"/>
            <w:rPrChange w:id="160" w:author="Yoav Ram" w:date="2018-11-13T12:52:00Z">
              <w:rPr>
                <w:rFonts w:eastAsia="Times New Roman"/>
              </w:rPr>
            </w:rPrChange>
          </w:rPr>
          <w:delText xml:space="preserve">understand </w:delText>
        </w:r>
      </w:del>
      <w:ins w:id="161" w:author="Yoav Ram" w:date="2018-11-13T12:50:00Z">
        <w:r w:rsidR="004A431F" w:rsidRPr="00321833">
          <w:rPr>
            <w:rFonts w:eastAsia="Times New Roman"/>
            <w:highlight w:val="yellow"/>
            <w:rPrChange w:id="162" w:author="Yoav Ram" w:date="2018-11-13T12:52:00Z">
              <w:rPr>
                <w:rFonts w:eastAsia="Times New Roman"/>
              </w:rPr>
            </w:rPrChange>
          </w:rPr>
          <w:t>it is hard to infer</w:t>
        </w:r>
      </w:ins>
      <w:ins w:id="163" w:author="Yoav Ram" w:date="2018-11-13T12:49:00Z">
        <w:r w:rsidR="004A431F" w:rsidRPr="00321833">
          <w:rPr>
            <w:rFonts w:eastAsia="Times New Roman"/>
            <w:highlight w:val="yellow"/>
            <w:rPrChange w:id="164" w:author="Yoav Ram" w:date="2018-11-13T12:52:00Z">
              <w:rPr>
                <w:rFonts w:eastAsia="Times New Roman"/>
              </w:rPr>
            </w:rPrChange>
          </w:rPr>
          <w:t xml:space="preserve"> </w:t>
        </w:r>
      </w:ins>
      <w:r w:rsidR="00F34555" w:rsidRPr="00321833">
        <w:rPr>
          <w:rFonts w:eastAsia="Times New Roman"/>
          <w:highlight w:val="yellow"/>
          <w:rPrChange w:id="165" w:author="Yoav Ram" w:date="2018-11-13T12:52:00Z">
            <w:rPr>
              <w:rFonts w:eastAsia="Times New Roman"/>
            </w:rPr>
          </w:rPrChange>
        </w:rPr>
        <w:t xml:space="preserve">how differences in growth </w:t>
      </w:r>
      <w:del w:id="166" w:author="Yoav Ram" w:date="2018-11-13T12:50:00Z">
        <w:r w:rsidR="00F34555" w:rsidRPr="00321833" w:rsidDel="004A431F">
          <w:rPr>
            <w:rFonts w:eastAsia="Times New Roman"/>
            <w:highlight w:val="yellow"/>
            <w:rPrChange w:id="167" w:author="Yoav Ram" w:date="2018-11-13T12:52:00Z">
              <w:rPr>
                <w:rFonts w:eastAsia="Times New Roman"/>
              </w:rPr>
            </w:rPrChange>
          </w:rPr>
          <w:delText xml:space="preserve">of different strains </w:delText>
        </w:r>
      </w:del>
      <w:r w:rsidR="00F34555" w:rsidRPr="00321833">
        <w:rPr>
          <w:rFonts w:eastAsia="Times New Roman"/>
          <w:highlight w:val="yellow"/>
          <w:rPrChange w:id="168" w:author="Yoav Ram" w:date="2018-11-13T12:52:00Z">
            <w:rPr>
              <w:rFonts w:eastAsia="Times New Roman"/>
            </w:rPr>
          </w:rPrChange>
        </w:rPr>
        <w:t xml:space="preserve">during </w:t>
      </w:r>
      <w:del w:id="169" w:author="Yoav Ram" w:date="2018-11-13T12:50:00Z">
        <w:r w:rsidR="00F34555" w:rsidRPr="00321833" w:rsidDel="004A431F">
          <w:rPr>
            <w:rFonts w:eastAsia="Times New Roman"/>
            <w:highlight w:val="yellow"/>
            <w:rPrChange w:id="170" w:author="Yoav Ram" w:date="2018-11-13T12:52:00Z">
              <w:rPr>
                <w:rFonts w:eastAsia="Times New Roman"/>
              </w:rPr>
            </w:rPrChange>
          </w:rPr>
          <w:delText xml:space="preserve">different </w:delText>
        </w:r>
      </w:del>
      <w:ins w:id="171" w:author="Yoav Ram" w:date="2018-11-13T12:50:00Z">
        <w:r w:rsidR="004A431F" w:rsidRPr="00321833">
          <w:rPr>
            <w:rFonts w:eastAsia="Times New Roman"/>
            <w:highlight w:val="yellow"/>
            <w:rPrChange w:id="172" w:author="Yoav Ram" w:date="2018-11-13T12:52:00Z">
              <w:rPr>
                <w:rFonts w:eastAsia="Times New Roman"/>
              </w:rPr>
            </w:rPrChange>
          </w:rPr>
          <w:t xml:space="preserve">various </w:t>
        </w:r>
      </w:ins>
      <w:r w:rsidR="00F34555" w:rsidRPr="00321833">
        <w:rPr>
          <w:rFonts w:eastAsia="Times New Roman"/>
          <w:highlight w:val="yellow"/>
          <w:rPrChange w:id="173" w:author="Yoav Ram" w:date="2018-11-13T12:52:00Z">
            <w:rPr>
              <w:rFonts w:eastAsia="Times New Roman"/>
            </w:rPr>
          </w:rPrChange>
        </w:rPr>
        <w:t xml:space="preserve">growth phases </w:t>
      </w:r>
      <w:del w:id="174" w:author="Yoav Ram" w:date="2018-11-13T12:51:00Z">
        <w:r w:rsidR="00F34555" w:rsidRPr="00321833" w:rsidDel="004A431F">
          <w:rPr>
            <w:rFonts w:eastAsia="Times New Roman"/>
            <w:highlight w:val="yellow"/>
            <w:rPrChange w:id="175" w:author="Yoav Ram" w:date="2018-11-13T12:52:00Z">
              <w:rPr>
                <w:rFonts w:eastAsia="Times New Roman"/>
              </w:rPr>
            </w:rPrChange>
          </w:rPr>
          <w:delText xml:space="preserve">affect </w:delText>
        </w:r>
      </w:del>
      <w:ins w:id="176" w:author="Yoav Ram" w:date="2018-11-13T12:51:00Z">
        <w:r w:rsidR="004A431F" w:rsidRPr="00321833">
          <w:rPr>
            <w:rFonts w:eastAsia="Times New Roman"/>
            <w:highlight w:val="yellow"/>
            <w:rPrChange w:id="177" w:author="Yoav Ram" w:date="2018-11-13T12:52:00Z">
              <w:rPr>
                <w:rFonts w:eastAsia="Times New Roman"/>
              </w:rPr>
            </w:rPrChange>
          </w:rPr>
          <w:t xml:space="preserve">relate to </w:t>
        </w:r>
      </w:ins>
      <w:del w:id="178" w:author="Yoav Ram" w:date="2018-11-13T12:50:00Z">
        <w:r w:rsidR="00F34555" w:rsidRPr="00321833" w:rsidDel="004A431F">
          <w:rPr>
            <w:rFonts w:eastAsia="Times New Roman"/>
            <w:highlight w:val="yellow"/>
            <w:rPrChange w:id="179" w:author="Yoav Ram" w:date="2018-11-13T12:52:00Z">
              <w:rPr>
                <w:rFonts w:eastAsia="Times New Roman"/>
              </w:rPr>
            </w:rPrChange>
          </w:rPr>
          <w:delText xml:space="preserve">their </w:delText>
        </w:r>
      </w:del>
      <w:r w:rsidR="00F34555" w:rsidRPr="00321833">
        <w:rPr>
          <w:rFonts w:eastAsia="Times New Roman"/>
          <w:highlight w:val="yellow"/>
          <w:rPrChange w:id="180" w:author="Yoav Ram" w:date="2018-11-13T12:52:00Z">
            <w:rPr>
              <w:rFonts w:eastAsia="Times New Roman"/>
            </w:rPr>
          </w:rPrChange>
        </w:rPr>
        <w:t>relative fitness</w:t>
      </w:r>
      <w:ins w:id="181" w:author="Yoav Ram" w:date="2018-11-13T12:50:00Z">
        <w:r w:rsidR="004A431F" w:rsidRPr="00321833">
          <w:rPr>
            <w:rFonts w:eastAsia="Times New Roman"/>
            <w:highlight w:val="yellow"/>
            <w:rPrChange w:id="182" w:author="Yoav Ram" w:date="2018-11-13T12:52:00Z">
              <w:rPr>
                <w:rFonts w:eastAsia="Times New Roman"/>
              </w:rPr>
            </w:rPrChange>
          </w:rPr>
          <w:t xml:space="preserve"> in competitions</w:t>
        </w:r>
      </w:ins>
      <w:r w:rsidR="00F34555" w:rsidRPr="00321833">
        <w:rPr>
          <w:rFonts w:eastAsia="Times New Roman"/>
          <w:highlight w:val="yellow"/>
          <w:rPrChange w:id="183" w:author="Yoav Ram" w:date="2018-11-13T12:52:00Z">
            <w:rPr>
              <w:rFonts w:eastAsia="Times New Roman"/>
            </w:rPr>
          </w:rPrChange>
        </w:rPr>
        <w:t>.</w:t>
      </w:r>
      <w:r w:rsidRPr="00321833">
        <w:rPr>
          <w:highlight w:val="yellow"/>
          <w:rPrChange w:id="184" w:author="Yoav Ram" w:date="2018-11-13T12:52:00Z">
            <w:rPr/>
          </w:rPrChange>
        </w:rPr>
        <w:t xml:space="preserve"> </w:t>
      </w:r>
      <w:del w:id="185" w:author="Yoav Ram" w:date="2018-11-13T12:51:00Z">
        <w:r w:rsidR="008F3E8A" w:rsidRPr="00321833" w:rsidDel="004A431F">
          <w:rPr>
            <w:highlight w:val="yellow"/>
            <w:rPrChange w:id="186" w:author="Yoav Ram" w:date="2018-11-13T12:52:00Z">
              <w:rPr/>
            </w:rPrChange>
          </w:rPr>
          <w:delText>Such un</w:delText>
        </w:r>
      </w:del>
      <w:ins w:id="187" w:author="Yoav Ram" w:date="2018-11-13T12:51:00Z">
        <w:r w:rsidR="004A431F" w:rsidRPr="00321833">
          <w:rPr>
            <w:highlight w:val="yellow"/>
            <w:rPrChange w:id="188" w:author="Yoav Ram" w:date="2018-11-13T12:52:00Z">
              <w:rPr/>
            </w:rPrChange>
          </w:rPr>
          <w:t>T</w:t>
        </w:r>
      </w:ins>
      <w:del w:id="189" w:author="Yoav Ram" w:date="2018-11-13T12:51:00Z">
        <w:r w:rsidR="008F3E8A" w:rsidRPr="00321833" w:rsidDel="004A431F">
          <w:rPr>
            <w:highlight w:val="yellow"/>
            <w:rPrChange w:id="190" w:author="Yoav Ram" w:date="2018-11-13T12:52:00Z">
              <w:rPr/>
            </w:rPrChange>
          </w:rPr>
          <w:delText xml:space="preserve">derstanding </w:delText>
        </w:r>
      </w:del>
      <w:ins w:id="191" w:author="Yoav Ram" w:date="2018-11-13T12:51:00Z">
        <w:r w:rsidR="004A431F" w:rsidRPr="00321833">
          <w:rPr>
            <w:highlight w:val="yellow"/>
            <w:rPrChange w:id="192" w:author="Yoav Ram" w:date="2018-11-13T12:52:00Z">
              <w:rPr/>
            </w:rPrChange>
          </w:rPr>
          <w:t xml:space="preserve">his relationship </w:t>
        </w:r>
      </w:ins>
      <w:r w:rsidR="00F34555" w:rsidRPr="00321833">
        <w:rPr>
          <w:highlight w:val="yellow"/>
          <w:rPrChange w:id="193" w:author="Yoav Ram" w:date="2018-11-13T12:52:00Z">
            <w:rPr/>
          </w:rPrChange>
        </w:rPr>
        <w:t xml:space="preserve">can </w:t>
      </w:r>
      <w:r w:rsidRPr="00321833">
        <w:rPr>
          <w:highlight w:val="yellow"/>
          <w:rPrChange w:id="194" w:author="Yoav Ram" w:date="2018-11-13T12:52:00Z">
            <w:rPr/>
          </w:rPrChange>
        </w:rPr>
        <w:t xml:space="preserve">have a crucial impact on </w:t>
      </w:r>
      <w:del w:id="195" w:author="Yoav Ram" w:date="2018-11-13T12:51:00Z">
        <w:r w:rsidR="00E42EF9" w:rsidRPr="00321833" w:rsidDel="004A431F">
          <w:rPr>
            <w:highlight w:val="yellow"/>
            <w:rPrChange w:id="196" w:author="Yoav Ram" w:date="2018-11-13T12:52:00Z">
              <w:rPr/>
            </w:rPrChange>
          </w:rPr>
          <w:delText xml:space="preserve">our understanding of </w:delText>
        </w:r>
      </w:del>
      <w:r w:rsidRPr="00321833">
        <w:rPr>
          <w:highlight w:val="yellow"/>
          <w:rPrChange w:id="197" w:author="Yoav Ram" w:date="2018-11-13T12:52:00Z">
            <w:rPr/>
          </w:rPrChange>
        </w:rPr>
        <w:t xml:space="preserve">microbial </w:t>
      </w:r>
      <w:del w:id="198" w:author="Yoav Ram" w:date="2018-11-13T12:51:00Z">
        <w:r w:rsidRPr="00321833" w:rsidDel="004A431F">
          <w:rPr>
            <w:highlight w:val="yellow"/>
            <w:rPrChange w:id="199" w:author="Yoav Ram" w:date="2018-11-13T12:52:00Z">
              <w:rPr/>
            </w:rPrChange>
          </w:rPr>
          <w:delText xml:space="preserve">fitness </w:delText>
        </w:r>
      </w:del>
      <w:ins w:id="200" w:author="Yoav Ram" w:date="2018-11-13T12:51:00Z">
        <w:r w:rsidR="004A431F" w:rsidRPr="00321833">
          <w:rPr>
            <w:highlight w:val="yellow"/>
            <w:rPrChange w:id="201" w:author="Yoav Ram" w:date="2018-11-13T12:52:00Z">
              <w:rPr/>
            </w:rPrChange>
          </w:rPr>
          <w:t xml:space="preserve">evolution </w:t>
        </w:r>
      </w:ins>
      <w:r w:rsidRPr="00321833">
        <w:rPr>
          <w:highlight w:val="yellow"/>
          <w:rPrChange w:id="202" w:author="Yoav Ram" w:date="2018-11-13T12:52:00Z">
            <w:rPr/>
          </w:rPrChange>
        </w:rPr>
        <w:t>and the composition of microbial populations an</w:t>
      </w:r>
      <w:r w:rsidR="00E43C55" w:rsidRPr="00321833">
        <w:rPr>
          <w:highlight w:val="yellow"/>
          <w:rPrChange w:id="203" w:author="Yoav Ram" w:date="2018-11-13T12:52:00Z">
            <w:rPr/>
          </w:rPrChange>
        </w:rPr>
        <w:t>d communities</w:t>
      </w:r>
      <w:r w:rsidR="00345B1F">
        <w:t xml:space="preserve"> </w:t>
      </w:r>
      <w:r w:rsidR="00250AF2">
        <w:fldChar w:fldCharType="begin" w:fldLock="1"/>
      </w:r>
      <w:r w:rsidR="001B606A">
        <w:instrText>ADDIN CSL_CITATION {"citationItems":[{"id":"ITEM-1","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1","issue":"4","issued":{"date-parts":[["2018","2","19"]]},"page":"515-525.e6","publisher":"Elsevier Ltd.","title":"Hidden Complexity of Yeast Adaptation under Simple Evolutionary Conditions","type":"article-journal","volume":"28"},"uris":["http://www.mendeley.com/documents/?uuid=b8b76fa5-b417-4dcb-82b1-c6055257821a"]}],"mendeley":{"formattedCitation":"(12)","plainTextFormattedCitation":"(12)","previouslyFormattedCitation":"(12)"},"properties":{"noteIndex":0},"schema":"https://github.com/citation-style-language/schema/raw/master/csl-citation.json"}</w:instrText>
      </w:r>
      <w:r w:rsidR="00250AF2">
        <w:fldChar w:fldCharType="separate"/>
      </w:r>
      <w:r w:rsidR="00C016FF" w:rsidRPr="00C016FF">
        <w:rPr>
          <w:noProof/>
        </w:rPr>
        <w:t>(12)</w:t>
      </w:r>
      <w:r w:rsidR="00250AF2">
        <w:fldChar w:fldCharType="end"/>
      </w:r>
      <w:r w:rsidR="00E43C55" w:rsidRPr="0025589C">
        <w:t>.</w:t>
      </w:r>
    </w:p>
    <w:p w14:paraId="3A0F3D15" w14:textId="52163BD8" w:rsidR="000F5DC3" w:rsidRDefault="007A7F01">
      <w:pPr>
        <w:rPr>
          <w:rFonts w:eastAsiaTheme="majorEastAsia"/>
          <w:b/>
          <w:bCs/>
          <w:kern w:val="32"/>
          <w:sz w:val="28"/>
          <w:szCs w:val="28"/>
        </w:rPr>
        <w:pPrChange w:id="204" w:author="Yoav Ram" w:date="2018-11-13T12:41:00Z">
          <w:pPr>
            <w:spacing w:line="480" w:lineRule="auto"/>
            <w:ind w:firstLine="0"/>
          </w:pPr>
        </w:pPrChange>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ins w:id="205" w:author="Yoav Ram" w:date="2018-11-13T12:52:00Z">
        <w:r w:rsidR="00321833">
          <w:t xml:space="preserve"> We validate this approach </w:t>
        </w:r>
      </w:ins>
      <w:ins w:id="206" w:author="Yoav Ram" w:date="2018-11-13T12:53:00Z">
        <w:r w:rsidR="00321833">
          <w:t xml:space="preserve">and demonstrate its application for predicting the </w:t>
        </w:r>
      </w:ins>
      <w:ins w:id="207" w:author="Yoav Ram" w:date="2018-11-13T12:54:00Z">
        <w:r w:rsidR="00321833">
          <w:t xml:space="preserve">relative </w:t>
        </w:r>
      </w:ins>
      <w:ins w:id="208" w:author="Yoav Ram" w:date="2018-11-13T12:53:00Z">
        <w:r w:rsidR="00321833">
          <w:t xml:space="preserve">fitness </w:t>
        </w:r>
      </w:ins>
      <w:ins w:id="209" w:author="Yoav Ram" w:date="2018-11-13T12:54:00Z">
        <w:r w:rsidR="00321833">
          <w:t xml:space="preserve">of </w:t>
        </w:r>
        <w:r w:rsidR="00321833" w:rsidRPr="00321833">
          <w:rPr>
            <w:rPrChange w:id="210" w:author="Yoav Ram" w:date="2018-11-13T12:54:00Z">
              <w:rPr>
                <w:i/>
                <w:iCs/>
              </w:rPr>
            </w:rPrChange>
          </w:rPr>
          <w:t>bacteria</w:t>
        </w:r>
        <w:r w:rsidR="00321833">
          <w:t>l strains with various expression levels of a</w:t>
        </w:r>
      </w:ins>
      <w:ins w:id="211" w:author="Yoav Ram" w:date="2018-11-13T12:55:00Z">
        <w:r w:rsidR="00321833">
          <w:t xml:space="preserve"> repressor gene.</w:t>
        </w:r>
      </w:ins>
      <w:ins w:id="212" w:author="Yoav Ram" w:date="2018-11-13T12:54:00Z">
        <w:r w:rsidR="00321833">
          <w:t xml:space="preserve"> </w:t>
        </w:r>
      </w:ins>
      <w:del w:id="213" w:author="Yoav Ram" w:date="2018-11-13T12:52:00Z">
        <w:r w:rsidR="000F5DC3" w:rsidDel="00321833">
          <w:br w:type="page"/>
        </w:r>
      </w:del>
    </w:p>
    <w:p w14:paraId="37F5D5EE" w14:textId="4051BCF0" w:rsidR="00250AF2" w:rsidRDefault="003B532C">
      <w:pPr>
        <w:keepNext/>
        <w:jc w:val="center"/>
        <w:pPrChange w:id="214" w:author="Yoav Ram" w:date="2018-11-13T12:41:00Z">
          <w:pPr>
            <w:keepNext/>
            <w:spacing w:line="480" w:lineRule="auto"/>
            <w:ind w:firstLine="0"/>
            <w:jc w:val="center"/>
          </w:pPr>
        </w:pPrChange>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215"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215"/>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pPr>
        <w:pStyle w:val="Heading1"/>
        <w:spacing w:line="360" w:lineRule="auto"/>
        <w:ind w:firstLine="284"/>
        <w:pPrChange w:id="216" w:author="Yoav Ram" w:date="2018-11-13T12:41:00Z">
          <w:pPr>
            <w:pStyle w:val="Heading1"/>
          </w:pPr>
        </w:pPrChange>
      </w:pPr>
      <w:r w:rsidRPr="0025589C">
        <w:lastRenderedPageBreak/>
        <w:t xml:space="preserve">Results </w:t>
      </w:r>
    </w:p>
    <w:p w14:paraId="5D143D73" w14:textId="58D428D9" w:rsidR="00BF5556" w:rsidRDefault="00A66911">
      <w:pPr>
        <w:pPrChange w:id="217" w:author="Yoav Ram" w:date="2018-11-13T12:41:00Z">
          <w:pPr>
            <w:spacing w:line="480" w:lineRule="auto"/>
            <w:ind w:firstLine="0"/>
          </w:pPr>
        </w:pPrChange>
      </w:pPr>
      <w:ins w:id="218" w:author="Yoav Ram" w:date="2018-11-13T13:00:00Z">
        <w:r>
          <w:rPr>
            <w:iCs/>
          </w:rPr>
          <w:t>First,</w:t>
        </w:r>
      </w:ins>
      <w:ins w:id="219" w:author="Yoav Ram" w:date="2018-11-13T12:58:00Z">
        <w:r>
          <w:rPr>
            <w:iCs/>
          </w:rPr>
          <w:t xml:space="preserve"> </w:t>
        </w:r>
      </w:ins>
      <w:ins w:id="220" w:author="Yoav Ram" w:date="2018-11-13T12:59:00Z">
        <w:r>
          <w:rPr>
            <w:iCs/>
          </w:rPr>
          <w:t xml:space="preserve">we describe </w:t>
        </w:r>
      </w:ins>
      <w:del w:id="221" w:author="Yoav Ram" w:date="2018-11-13T12:59:00Z">
        <w:r w:rsidR="00BF5556" w:rsidRPr="0025589C" w:rsidDel="00A66911">
          <w:rPr>
            <w:iCs/>
          </w:rPr>
          <w:delText>Our</w:delText>
        </w:r>
        <w:r w:rsidR="00BF5556" w:rsidRPr="0025589C" w:rsidDel="00A66911">
          <w:delText xml:space="preserve"> </w:delText>
        </w:r>
      </w:del>
      <w:ins w:id="222" w:author="Yoav Ram" w:date="2018-11-13T12:59:00Z">
        <w:r>
          <w:rPr>
            <w:iCs/>
          </w:rPr>
          <w:t>o</w:t>
        </w:r>
        <w:r w:rsidRPr="0025589C">
          <w:rPr>
            <w:iCs/>
          </w:rPr>
          <w:t>ur</w:t>
        </w:r>
        <w:r w:rsidRPr="0025589C">
          <w:t xml:space="preserve"> </w:t>
        </w:r>
      </w:ins>
      <w:r w:rsidR="00BF5556" w:rsidRPr="0025589C">
        <w:t>approach</w:t>
      </w:r>
      <w:ins w:id="223" w:author="Yoav Ram" w:date="2018-11-13T12:59:00Z">
        <w:r>
          <w:t xml:space="preserve">, </w:t>
        </w:r>
      </w:ins>
      <w:ins w:id="224" w:author="Yoav Ram" w:date="2018-11-13T13:00:00Z">
        <w:r>
          <w:t xml:space="preserve">which </w:t>
        </w:r>
      </w:ins>
      <w:del w:id="225" w:author="Yoav Ram" w:date="2018-11-13T12:59:00Z">
        <w:r w:rsidR="00BF5556" w:rsidRPr="0025589C" w:rsidDel="00A66911">
          <w:delText xml:space="preserve"> </w:delText>
        </w:r>
      </w:del>
      <w:r w:rsidR="00BF5556" w:rsidRPr="0025589C">
        <w:t>consists of three stages: (a) fitting growth models to mono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ins w:id="226" w:author="Yoav Ram" w:date="2018-11-13T13:00:00Z">
        <w:r>
          <w:t xml:space="preserve">Second, we </w:t>
        </w:r>
      </w:ins>
      <w:ins w:id="227" w:author="Yoav Ram" w:date="2018-11-13T13:01:00Z">
        <w:r>
          <w:t xml:space="preserve">describe an experimental validation </w:t>
        </w:r>
      </w:ins>
      <w:del w:id="228" w:author="Yoav Ram" w:date="2018-11-13T12:59:00Z">
        <w:r w:rsidR="00BF5556" w:rsidRPr="0025589C" w:rsidDel="00A66911">
          <w:delText xml:space="preserve">To test </w:delText>
        </w:r>
      </w:del>
      <w:del w:id="229" w:author="Yoav Ram" w:date="2018-11-13T13:01:00Z">
        <w:r w:rsidR="00BF5556" w:rsidDel="00A66911">
          <w:delText>this</w:delText>
        </w:r>
        <w:r w:rsidR="00BF5556" w:rsidRPr="0025589C" w:rsidDel="00A66911">
          <w:delText xml:space="preserve"> </w:delText>
        </w:r>
      </w:del>
      <w:ins w:id="230" w:author="Yoav Ram" w:date="2018-11-13T13:01:00Z">
        <w:r>
          <w:t xml:space="preserve">of our </w:t>
        </w:r>
      </w:ins>
      <w:r w:rsidR="00BF5556" w:rsidRPr="0025589C">
        <w:t>approach</w:t>
      </w:r>
      <w:ins w:id="231" w:author="Yoav Ram" w:date="2018-11-13T13:00:00Z">
        <w:r>
          <w:t>,</w:t>
        </w:r>
      </w:ins>
      <w:del w:id="232" w:author="Yoav Ram" w:date="2018-11-13T13:00:00Z">
        <w:r w:rsidR="00BF5556" w:rsidRPr="0025589C" w:rsidDel="00A66911">
          <w:delText>,</w:delText>
        </w:r>
      </w:del>
      <w:r w:rsidR="00BF5556" w:rsidRPr="0025589C">
        <w:t xml:space="preserve"> </w:t>
      </w:r>
      <w:ins w:id="233" w:author="Yoav Ram" w:date="2018-11-13T13:01:00Z">
        <w:r>
          <w:t xml:space="preserve">in which we </w:t>
        </w:r>
      </w:ins>
      <w:del w:id="234" w:author="Yoav Ram" w:date="2018-11-13T12:59:00Z">
        <w:r w:rsidR="00BF5556" w:rsidRPr="0025589C" w:rsidDel="00A66911">
          <w:delText xml:space="preserve">we </w:delText>
        </w:r>
      </w:del>
      <w:r w:rsidR="00BF5556" w:rsidRPr="0025589C">
        <w:t xml:space="preserve">measured growth of two </w:t>
      </w:r>
      <w:r w:rsidR="00BF5556" w:rsidRPr="0025589C">
        <w:rPr>
          <w:i/>
          <w:iCs/>
        </w:rPr>
        <w:t>E</w:t>
      </w:r>
      <w:r w:rsidR="00BF5556">
        <w:rPr>
          <w:i/>
          <w:iCs/>
        </w:rPr>
        <w:t>scherichia</w:t>
      </w:r>
      <w:r w:rsidR="00BF5556" w:rsidRPr="0025589C">
        <w:rPr>
          <w:i/>
          <w:iCs/>
        </w:rPr>
        <w:t xml:space="preserve"> coli </w:t>
      </w:r>
      <w:r w:rsidR="00BF5556" w:rsidRPr="0025589C">
        <w:t>strains in mono- and mixed culture over time</w:t>
      </w:r>
      <w:ins w:id="235" w:author="Yoav Ram" w:date="2018-11-13T13:01:00Z">
        <w:r>
          <w:t xml:space="preserve">, </w:t>
        </w:r>
      </w:ins>
      <w:del w:id="236" w:author="Yoav Ram" w:date="2018-11-13T13:01:00Z">
        <w:r w:rsidR="00BF5556" w:rsidRPr="0025589C" w:rsidDel="00A66911">
          <w:delText xml:space="preserve"> and </w:delText>
        </w:r>
      </w:del>
      <w:r w:rsidR="00BF5556" w:rsidRPr="0025589C">
        <w:t xml:space="preserve">used our </w:t>
      </w:r>
      <w:del w:id="237" w:author="Yoav Ram" w:date="2018-11-13T13:01:00Z">
        <w:r w:rsidR="00BF5556" w:rsidRPr="0025589C" w:rsidDel="00A66911">
          <w:delText xml:space="preserve">new </w:delText>
        </w:r>
      </w:del>
      <w:r w:rsidR="00BF5556" w:rsidRPr="0025589C">
        <w:t>approach to predict the relative frequencies of both strains in the mixed culture</w:t>
      </w:r>
      <w:del w:id="238" w:author="Yoav Ram" w:date="2018-11-13T13:01:00Z">
        <w:r w:rsidR="00BF5556" w:rsidRPr="0025589C" w:rsidDel="00A66911">
          <w:delText xml:space="preserve">. </w:delText>
        </w:r>
      </w:del>
      <w:ins w:id="239" w:author="Yoav Ram" w:date="2018-11-13T13:01:00Z">
        <w:r>
          <w:t xml:space="preserve">, and </w:t>
        </w:r>
      </w:ins>
      <w:del w:id="240" w:author="Yoav Ram" w:date="2018-11-13T13:01:00Z">
        <w:r w:rsidR="00BF5556" w:rsidRPr="0025589C" w:rsidDel="00A66911">
          <w:delText xml:space="preserve">We then </w:delText>
        </w:r>
      </w:del>
      <w:r w:rsidR="00BF5556" w:rsidRPr="0025589C">
        <w:t>compared these predictions to empirical measurements of strain</w:t>
      </w:r>
      <w:r w:rsidR="00BF5556">
        <w:t xml:space="preserve"> relative</w:t>
      </w:r>
      <w:r w:rsidR="00BF5556" w:rsidRPr="0025589C">
        <w:t xml:space="preserve"> frequencies.</w:t>
      </w:r>
      <w:ins w:id="241" w:author="Yoav Ram" w:date="2018-11-13T12:58:00Z">
        <w:r>
          <w:t xml:space="preserve"> </w:t>
        </w:r>
      </w:ins>
      <w:ins w:id="242" w:author="Yoav Ram" w:date="2018-11-13T13:01:00Z">
        <w:r w:rsidRPr="00A66911">
          <w:rPr>
            <w:highlight w:val="yellow"/>
            <w:rPrChange w:id="243" w:author="Yoav Ram" w:date="2018-11-13T13:04:00Z">
              <w:rPr/>
            </w:rPrChange>
          </w:rPr>
          <w:t xml:space="preserve">Finally, we </w:t>
        </w:r>
      </w:ins>
      <w:ins w:id="244" w:author="Yoav Ram" w:date="2018-11-13T13:04:00Z">
        <w:r w:rsidRPr="00A66911">
          <w:rPr>
            <w:highlight w:val="yellow"/>
            <w:rPrChange w:id="245" w:author="Yoav Ram" w:date="2018-11-13T13:04:00Z">
              <w:rPr/>
            </w:rPrChange>
          </w:rPr>
          <w:t>describe</w:t>
        </w:r>
      </w:ins>
      <w:ins w:id="246" w:author="Yoav Ram" w:date="2018-11-13T13:02:00Z">
        <w:r w:rsidRPr="00A66911">
          <w:rPr>
            <w:highlight w:val="yellow"/>
            <w:rPrChange w:id="247" w:author="Yoav Ram" w:date="2018-11-13T13:04:00Z">
              <w:rPr/>
            </w:rPrChange>
          </w:rPr>
          <w:t xml:space="preserve"> </w:t>
        </w:r>
      </w:ins>
      <w:ins w:id="248" w:author="Yoav Ram" w:date="2018-11-13T13:04:00Z">
        <w:r w:rsidRPr="00A66911">
          <w:rPr>
            <w:highlight w:val="yellow"/>
            <w:rPrChange w:id="249" w:author="Yoav Ram" w:date="2018-11-13T13:04:00Z">
              <w:rPr/>
            </w:rPrChange>
          </w:rPr>
          <w:t xml:space="preserve">an independent </w:t>
        </w:r>
      </w:ins>
      <w:ins w:id="250" w:author="Yoav Ram" w:date="2018-11-13T13:03:00Z">
        <w:r w:rsidRPr="00A66911">
          <w:rPr>
            <w:highlight w:val="yellow"/>
            <w:rPrChange w:id="251" w:author="Yoav Ram" w:date="2018-11-13T13:04:00Z">
              <w:rPr/>
            </w:rPrChange>
          </w:rPr>
          <w:t>application of</w:t>
        </w:r>
      </w:ins>
      <w:ins w:id="252" w:author="Yoav Ram" w:date="2018-11-13T13:02:00Z">
        <w:r w:rsidRPr="00A66911">
          <w:rPr>
            <w:highlight w:val="yellow"/>
            <w:rPrChange w:id="253" w:author="Yoav Ram" w:date="2018-11-13T13:04:00Z">
              <w:rPr/>
            </w:rPrChange>
          </w:rPr>
          <w:t xml:space="preserve"> our approach </w:t>
        </w:r>
      </w:ins>
      <w:ins w:id="254" w:author="Yoav Ram" w:date="2018-11-13T13:04:00Z">
        <w:r w:rsidRPr="00A66911">
          <w:rPr>
            <w:highlight w:val="yellow"/>
            <w:rPrChange w:id="255" w:author="Yoav Ram" w:date="2018-11-13T13:04:00Z">
              <w:rPr/>
            </w:rPrChange>
          </w:rPr>
          <w:t>and</w:t>
        </w:r>
      </w:ins>
      <w:ins w:id="256" w:author="Yoav Ram" w:date="2018-11-13T13:03:00Z">
        <w:r w:rsidRPr="00A66911">
          <w:rPr>
            <w:highlight w:val="yellow"/>
            <w:rPrChange w:id="257" w:author="Yoav Ram" w:date="2018-11-13T13:04:00Z">
              <w:rPr/>
            </w:rPrChange>
          </w:rPr>
          <w:t xml:space="preserve"> </w:t>
        </w:r>
      </w:ins>
      <w:ins w:id="258" w:author="Yoav Ram" w:date="2018-11-13T13:04:00Z">
        <w:r w:rsidRPr="00A66911">
          <w:rPr>
            <w:highlight w:val="yellow"/>
            <w:rPrChange w:id="259" w:author="Yoav Ram" w:date="2018-11-13T13:04:00Z">
              <w:rPr/>
            </w:rPrChange>
          </w:rPr>
          <w:t xml:space="preserve">demonstrate the it </w:t>
        </w:r>
      </w:ins>
      <w:ins w:id="260" w:author="Yoav Ram" w:date="2018-11-13T13:02:00Z">
        <w:r w:rsidRPr="00A66911">
          <w:rPr>
            <w:highlight w:val="yellow"/>
            <w:rPrChange w:id="261" w:author="Yoav Ram" w:date="2018-11-13T13:04:00Z">
              <w:rPr/>
            </w:rPrChange>
          </w:rPr>
          <w:t xml:space="preserve">can be used to predict relative fitness </w:t>
        </w:r>
      </w:ins>
      <w:ins w:id="262" w:author="Yoav Ram" w:date="2018-11-13T13:03:00Z">
        <w:r w:rsidRPr="00A66911">
          <w:rPr>
            <w:highlight w:val="yellow"/>
            <w:rPrChange w:id="263" w:author="Yoav Ram" w:date="2018-11-13T13:04:00Z">
              <w:rPr/>
            </w:rPrChange>
          </w:rPr>
          <w:t>even when competition experiments are impossible to perform</w:t>
        </w:r>
      </w:ins>
    </w:p>
    <w:p w14:paraId="63E868BE" w14:textId="0117DCB9" w:rsidR="00D96F6C" w:rsidRPr="0025589C" w:rsidRDefault="00313D88">
      <w:pPr>
        <w:pStyle w:val="Heading2"/>
        <w:spacing w:line="360" w:lineRule="auto"/>
        <w:ind w:firstLine="284"/>
        <w:pPrChange w:id="264" w:author="Yoav Ram" w:date="2018-11-13T12:41:00Z">
          <w:pPr>
            <w:pStyle w:val="Heading2"/>
          </w:pPr>
        </w:pPrChange>
      </w:pPr>
      <w:r w:rsidRPr="0025589C">
        <w:t>Experimental</w:t>
      </w:r>
      <w:ins w:id="265" w:author="Yoav Ram" w:date="2018-11-13T13:04:00Z">
        <w:r w:rsidR="003D722E">
          <w:t xml:space="preserve"> validation</w:t>
        </w:r>
      </w:ins>
      <w:r w:rsidRPr="0025589C">
        <w:t xml:space="preserve"> design</w:t>
      </w:r>
    </w:p>
    <w:p w14:paraId="348F0779" w14:textId="43A8D148" w:rsidR="009D5CE5" w:rsidRDefault="000F5DC3">
      <w:pPr>
        <w:pPrChange w:id="266" w:author="Yoav Ram" w:date="2018-11-13T12:41:00Z">
          <w:pPr>
            <w:spacing w:line="480" w:lineRule="auto"/>
            <w:ind w:firstLine="0"/>
          </w:pPr>
        </w:pPrChange>
      </w:pPr>
      <w:r>
        <w:t>Three</w:t>
      </w:r>
      <w:r w:rsidR="00A10657">
        <w:t xml:space="preserve"> </w:t>
      </w:r>
      <w:r w:rsidR="00DC3BC6" w:rsidRPr="0025589C">
        <w:t>experiments</w:t>
      </w:r>
      <w:r w:rsidR="00A10657">
        <w:t xml:space="preserve"> (marked A, B, and C)</w:t>
      </w:r>
      <w:r w:rsidR="00DC3BC6" w:rsidRPr="0025589C">
        <w:t xml:space="preserve"> </w:t>
      </w:r>
      <w:r>
        <w:t>were performed</w:t>
      </w:r>
      <w:ins w:id="267" w:author="Yoav Ram" w:date="2018-11-13T13:29:00Z">
        <w:r w:rsidR="00A86C18">
          <w:t xml:space="preserve"> at the Berman and </w:t>
        </w:r>
        <w:proofErr w:type="spellStart"/>
        <w:r w:rsidR="00A86C18">
          <w:t>Hadany</w:t>
        </w:r>
        <w:proofErr w:type="spellEnd"/>
        <w:r w:rsidR="00A86C18">
          <w:t xml:space="preserve"> labs (Tel Aviv University)</w:t>
        </w:r>
      </w:ins>
      <w:r>
        <w:t xml:space="preserve">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monocultures of the GFP strain</w:t>
      </w:r>
      <w:r w:rsidR="007E29CB">
        <w:t>;</w:t>
      </w:r>
      <w:r w:rsidR="00DC3BC6" w:rsidRPr="0025589C">
        <w:t xml:space="preserve"> 30 replicate monoculture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p>
    <w:p w14:paraId="4DEBB748" w14:textId="772A3FFF" w:rsidR="009D5CE5" w:rsidRDefault="009D5CE5">
      <w:pPr>
        <w:pPrChange w:id="268" w:author="Yoav Ram" w:date="2018-11-13T12:41:00Z">
          <w:pPr>
            <w:spacing w:line="480" w:lineRule="auto"/>
            <w:ind w:firstLine="0"/>
          </w:pPr>
        </w:pPrChange>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In experiment C, strain K12 MG1655-Δfnr was labeled with RFP (strain C1) and strain JM109 labeled with GFP (strain C2)</w:t>
      </w:r>
      <w:r w:rsidR="002C4B07">
        <w:t xml:space="preserve">. Experiment C </w:t>
      </w:r>
      <w:r w:rsidR="00CA59A5">
        <w:t xml:space="preserve">was performed as described for </w:t>
      </w:r>
      <w:r w:rsidRPr="00F3419E">
        <w:t>experiment A.</w:t>
      </w:r>
    </w:p>
    <w:p w14:paraId="1A246307" w14:textId="606F6E7E" w:rsidR="00DC3BC6" w:rsidRDefault="00DC3BC6">
      <w:pPr>
        <w:pPrChange w:id="269" w:author="Yoav Ram" w:date="2018-11-13T12:41:00Z">
          <w:pPr>
            <w:spacing w:line="480" w:lineRule="auto"/>
            <w:ind w:firstLine="0"/>
          </w:pPr>
        </w:pPrChange>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r w:rsidR="00AA2374">
        <w:t>one of the</w:t>
      </w:r>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pPr>
        <w:pStyle w:val="Heading2"/>
        <w:spacing w:line="360" w:lineRule="auto"/>
        <w:ind w:firstLine="284"/>
        <w:pPrChange w:id="270" w:author="Yoav Ram" w:date="2018-11-13T12:41:00Z">
          <w:pPr>
            <w:pStyle w:val="Heading2"/>
          </w:pPr>
        </w:pPrChange>
      </w:pPr>
      <w:r w:rsidRPr="00834D0E">
        <w:lastRenderedPageBreak/>
        <w:t>Estimat</w:t>
      </w:r>
      <w:r w:rsidR="009D5CE5">
        <w:t>ing</w:t>
      </w:r>
      <w:r w:rsidRPr="00834D0E">
        <w:t xml:space="preserve"> g</w:t>
      </w:r>
      <w:r w:rsidR="008140DF" w:rsidRPr="00834D0E">
        <w:t xml:space="preserve">rowth </w:t>
      </w:r>
      <w:r w:rsidRPr="00834D0E">
        <w:t>parameters</w:t>
      </w:r>
    </w:p>
    <w:p w14:paraId="06A8EF02" w14:textId="2AEF022F" w:rsidR="007A7F01" w:rsidRPr="0025589C" w:rsidRDefault="007A7F01">
      <w:pPr>
        <w:pPrChange w:id="271" w:author="Yoav Ram" w:date="2018-11-13T12:41:00Z">
          <w:pPr>
            <w:spacing w:line="480" w:lineRule="auto"/>
            <w:ind w:firstLine="0"/>
          </w:pPr>
        </w:pPrChange>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1B606A">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3)","plainTextFormattedCitation":"(13)","previouslyFormattedCitation":"(13)"},"properties":{"noteIndex":0},"schema":"https://github.com/citation-style-language/schema/raw/master/csl-citation.json"}</w:instrText>
      </w:r>
      <w:r w:rsidRPr="0025589C">
        <w:fldChar w:fldCharType="separate"/>
      </w:r>
      <w:r w:rsidR="00C016FF" w:rsidRPr="00C016FF">
        <w:rPr>
          <w:noProof/>
        </w:rPr>
        <w:t>(13)</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B606A">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4)","plainTextFormattedCitation":"(14)","previouslyFormattedCitation":"(14)"},"properties":{"noteIndex":0},"schema":"https://github.com/citation-style-language/schema/raw/master/csl-citation.json"}</w:instrText>
      </w:r>
      <w:r w:rsidR="00DF6B35" w:rsidRPr="0025589C">
        <w:fldChar w:fldCharType="separate"/>
      </w:r>
      <w:r w:rsidR="00C016FF" w:rsidRPr="00C016FF">
        <w:rPr>
          <w:noProof/>
        </w:rPr>
        <w:t>(14)</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1B606A">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3)","plainTextFormattedCitation":"(13)","previouslyFormattedCitation":"(13)"},"properties":{"noteIndex":0},"schema":"https://github.com/citation-style-language/schema/raw/master/csl-citation.json"}</w:instrText>
      </w:r>
      <w:r w:rsidRPr="0025589C">
        <w:fldChar w:fldCharType="separate"/>
      </w:r>
      <w:r w:rsidR="00C016FF" w:rsidRPr="00C016FF">
        <w:rPr>
          <w:noProof/>
        </w:rPr>
        <w:t>(13)</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7A7D83">
      <w:pPr>
        <w:jc w:val="right"/>
        <w:pPrChange w:id="272" w:author="Yoav Ram" w:date="2018-11-13T12:41:00Z">
          <w:pPr>
            <w:spacing w:line="480" w:lineRule="auto"/>
            <w:ind w:firstLine="0"/>
            <w:jc w:val="right"/>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448C4E13" w:rsidR="007A7F01" w:rsidRPr="0025589C" w:rsidRDefault="007A7F01">
      <w:pPr>
        <w:pPrChange w:id="273" w:author="Yoav Ram" w:date="2018-11-13T12:41:00Z">
          <w:pPr>
            <w:spacing w:line="480" w:lineRule="auto"/>
            <w:ind w:firstLine="0"/>
          </w:pPr>
        </w:pPrChange>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1B606A">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3)","plainTextFormattedCitation":"(13)","previouslyFormattedCitation":"(13)"},"properties":{"noteIndex":0},"schema":"https://github.com/citation-style-language/schema/raw/master/csl-citation.json"}</w:instrText>
      </w:r>
      <w:r w:rsidRPr="0025589C">
        <w:fldChar w:fldCharType="separate"/>
      </w:r>
      <w:r w:rsidR="00C016FF" w:rsidRPr="00C016FF">
        <w:rPr>
          <w:noProof/>
        </w:rPr>
        <w:t>(13)</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pPr>
        <w:pPrChange w:id="274" w:author="Yoav Ram" w:date="2018-11-13T12:41:00Z">
          <w:pPr>
            <w:spacing w:line="480" w:lineRule="auto"/>
            <w:ind w:firstLine="0"/>
          </w:pPr>
        </w:pPrChange>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pPr>
        <w:jc w:val="right"/>
        <w:pPrChange w:id="275" w:author="Yoav Ram" w:date="2018-11-13T12:41:00Z">
          <w:pPr>
            <w:spacing w:line="480" w:lineRule="auto"/>
            <w:ind w:firstLine="0"/>
            <w:jc w:val="right"/>
          </w:pPr>
        </w:pPrChange>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pPr>
        <w:jc w:val="right"/>
        <w:pPrChange w:id="276" w:author="Yoav Ram" w:date="2018-11-13T12:41:00Z">
          <w:pPr>
            <w:spacing w:line="480" w:lineRule="auto"/>
            <w:ind w:firstLine="0"/>
            <w:jc w:val="right"/>
          </w:pPr>
        </w:pPrChange>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pPr>
        <w:pPrChange w:id="277" w:author="Yoav Ram" w:date="2018-11-13T12:41:00Z">
          <w:pPr>
            <w:spacing w:line="480" w:lineRule="auto"/>
            <w:ind w:firstLine="0"/>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 xml:space="preserve">derivation of </w:t>
      </w:r>
      <w:proofErr w:type="spellStart"/>
      <w:r w:rsidRPr="0025589C">
        <w:t>eq</w:t>
      </w:r>
      <w:r w:rsidR="003754D5">
        <w:t>s</w:t>
      </w:r>
      <w:proofErr w:type="spellEnd"/>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7BEF94B0" w:rsidR="00A9402F" w:rsidRPr="00D26566" w:rsidRDefault="007A7F01">
      <w:pPr>
        <w:pPrChange w:id="278" w:author="Yoav Ram" w:date="2018-11-13T12:41:00Z">
          <w:pPr>
            <w:spacing w:line="480" w:lineRule="auto"/>
            <w:ind w:firstLine="0"/>
          </w:pPr>
        </w:pPrChange>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79" w:name="_Ref439852214"/>
      <w:r w:rsidR="00D26566">
        <w:rPr>
          <w:b/>
          <w:bCs/>
        </w:rPr>
        <w:t>Figure 3</w:t>
      </w:r>
      <w:r w:rsidR="00D26566">
        <w:t>).</w:t>
      </w:r>
    </w:p>
    <w:p w14:paraId="494EC282" w14:textId="4EF0C8DD" w:rsidR="00CD1BEE" w:rsidRPr="00BF5556" w:rsidRDefault="00CD1BEE">
      <w:pPr>
        <w:pPrChange w:id="280" w:author="Yoav Ram" w:date="2018-11-13T12:41:00Z">
          <w:pPr>
            <w:spacing w:line="480" w:lineRule="auto"/>
            <w:ind w:firstLine="0"/>
          </w:pPr>
        </w:pPrChange>
      </w:pPr>
    </w:p>
    <w:p w14:paraId="4B00BCEA" w14:textId="77777777" w:rsidR="003E4705" w:rsidRPr="00BF5556" w:rsidRDefault="00C55F14">
      <w:pPr>
        <w:pStyle w:val="Caption"/>
        <w:keepNext/>
        <w:spacing w:line="360" w:lineRule="auto"/>
        <w:jc w:val="center"/>
        <w:rPr>
          <w:sz w:val="24"/>
          <w:szCs w:val="24"/>
        </w:rPr>
        <w:pPrChange w:id="281" w:author="Yoav Ram" w:date="2018-11-13T12:41:00Z">
          <w:pPr>
            <w:pStyle w:val="Caption"/>
            <w:keepNext/>
            <w:spacing w:line="480" w:lineRule="auto"/>
            <w:ind w:firstLine="0"/>
            <w:jc w:val="center"/>
          </w:pPr>
        </w:pPrChange>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282" w:name="_Ref453680217"/>
      <w:bookmarkEnd w:id="279"/>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7777777" w:rsidR="00087440" w:rsidRDefault="00087440">
      <w:pPr>
        <w:spacing w:after="200"/>
        <w:rPr>
          <w:b/>
          <w:bCs/>
        </w:rPr>
        <w:pPrChange w:id="283" w:author="Yoav Ram" w:date="2018-11-13T12:41:00Z">
          <w:pPr>
            <w:spacing w:after="200" w:line="480" w:lineRule="auto"/>
            <w:ind w:firstLine="0"/>
          </w:pPr>
        </w:pPrChange>
      </w:pPr>
      <w:r>
        <w:rPr>
          <w:b/>
          <w:bCs/>
        </w:rPr>
        <w:br w:type="page"/>
      </w:r>
    </w:p>
    <w:p w14:paraId="5649ABB3" w14:textId="0442CE34" w:rsidR="00AA2A67" w:rsidRPr="003602F8" w:rsidRDefault="003602F8">
      <w:pPr>
        <w:rPr>
          <w:b/>
          <w:bCs/>
        </w:rPr>
        <w:pPrChange w:id="284" w:author="Yoav Ram" w:date="2018-11-13T12:41:00Z">
          <w:pPr>
            <w:spacing w:line="480" w:lineRule="auto"/>
            <w:ind w:firstLine="0"/>
          </w:pPr>
        </w:pPrChange>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282"/>
      <w:r w:rsidRPr="003602F8">
        <w:rPr>
          <w:b/>
          <w:bCs/>
        </w:rPr>
        <w:t>. Estimated growth parameters.</w:t>
      </w:r>
    </w:p>
    <w:tbl>
      <w:tblPr>
        <w:tblStyle w:val="LightShading"/>
        <w:tblW w:w="7766" w:type="dxa"/>
        <w:tblLayout w:type="fixed"/>
        <w:tblLook w:val="04A0" w:firstRow="1" w:lastRow="0" w:firstColumn="1" w:lastColumn="0" w:noHBand="0" w:noVBand="1"/>
      </w:tblPr>
      <w:tblGrid>
        <w:gridCol w:w="1134"/>
        <w:gridCol w:w="1134"/>
        <w:gridCol w:w="1104"/>
        <w:gridCol w:w="992"/>
        <w:gridCol w:w="1134"/>
        <w:gridCol w:w="1134"/>
        <w:gridCol w:w="1134"/>
      </w:tblGrid>
      <w:tr w:rsidR="003754D5" w:rsidRPr="0025589C" w14:paraId="2261C418" w14:textId="77777777" w:rsidTr="00876E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pPr>
              <w:jc w:val="center"/>
              <w:rPr>
                <w:sz w:val="18"/>
                <w:szCs w:val="18"/>
              </w:rPr>
              <w:pPrChange w:id="285" w:author="Yoav Ram" w:date="2018-11-13T12:41:00Z">
                <w:pPr>
                  <w:spacing w:line="480" w:lineRule="auto"/>
                  <w:ind w:firstLine="0"/>
                  <w:jc w:val="center"/>
                </w:pPr>
              </w:pPrChange>
            </w:pPr>
          </w:p>
        </w:tc>
        <w:tc>
          <w:tcPr>
            <w:tcW w:w="2238" w:type="dxa"/>
            <w:gridSpan w:val="2"/>
          </w:tcPr>
          <w:p w14:paraId="052A5697" w14:textId="78867CFE"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286"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A</w:t>
            </w:r>
          </w:p>
        </w:tc>
        <w:tc>
          <w:tcPr>
            <w:tcW w:w="2126" w:type="dxa"/>
            <w:gridSpan w:val="2"/>
          </w:tcPr>
          <w:p w14:paraId="44488A77" w14:textId="77777777"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287"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B</w:t>
            </w:r>
          </w:p>
        </w:tc>
        <w:tc>
          <w:tcPr>
            <w:tcW w:w="2268" w:type="dxa"/>
            <w:gridSpan w:val="2"/>
          </w:tcPr>
          <w:p w14:paraId="2DF4C622" w14:textId="77777777"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288"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C</w:t>
            </w:r>
          </w:p>
        </w:tc>
      </w:tr>
      <w:tr w:rsidR="003754D5" w:rsidRPr="0025589C" w14:paraId="3DE85E53" w14:textId="77777777" w:rsidTr="00876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pPr>
              <w:rPr>
                <w:i/>
                <w:iCs/>
                <w:sz w:val="18"/>
                <w:szCs w:val="18"/>
              </w:rPr>
              <w:pPrChange w:id="289" w:author="Yoav Ram" w:date="2018-11-13T12:41:00Z">
                <w:pPr>
                  <w:spacing w:line="480" w:lineRule="auto"/>
                  <w:ind w:firstLine="0"/>
                </w:pPr>
              </w:pPrChange>
            </w:pPr>
            <w:r w:rsidRPr="0025589C">
              <w:rPr>
                <w:i/>
                <w:iCs/>
                <w:sz w:val="18"/>
                <w:szCs w:val="18"/>
              </w:rPr>
              <w:t>Strain</w:t>
            </w:r>
          </w:p>
          <w:p w14:paraId="479BA359" w14:textId="77777777" w:rsidR="00F82FDC" w:rsidRPr="0025589C" w:rsidRDefault="00F82FDC">
            <w:pPr>
              <w:rPr>
                <w:sz w:val="18"/>
                <w:szCs w:val="18"/>
              </w:rPr>
              <w:pPrChange w:id="290" w:author="Yoav Ram" w:date="2018-11-13T12:41:00Z">
                <w:pPr>
                  <w:spacing w:line="480" w:lineRule="auto"/>
                  <w:ind w:firstLine="0"/>
                </w:pPr>
              </w:pPrChange>
            </w:pPr>
            <w:r w:rsidRPr="0025589C">
              <w:rPr>
                <w:i/>
                <w:iCs/>
                <w:sz w:val="18"/>
                <w:szCs w:val="18"/>
              </w:rPr>
              <w:t>Parameter</w:t>
            </w:r>
          </w:p>
        </w:tc>
        <w:tc>
          <w:tcPr>
            <w:tcW w:w="1134" w:type="dxa"/>
          </w:tcPr>
          <w:p w14:paraId="38D66885" w14:textId="39C38CEC"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29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1 (red)</w:t>
            </w:r>
          </w:p>
        </w:tc>
        <w:tc>
          <w:tcPr>
            <w:tcW w:w="1104" w:type="dxa"/>
          </w:tcPr>
          <w:p w14:paraId="14749255" w14:textId="34736FD5"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29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2 (green)</w:t>
            </w:r>
          </w:p>
        </w:tc>
        <w:tc>
          <w:tcPr>
            <w:tcW w:w="992" w:type="dxa"/>
          </w:tcPr>
          <w:p w14:paraId="571E7C74" w14:textId="09990120"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293"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1 (red)</w:t>
            </w:r>
          </w:p>
        </w:tc>
        <w:tc>
          <w:tcPr>
            <w:tcW w:w="1134" w:type="dxa"/>
          </w:tcPr>
          <w:p w14:paraId="4799431C" w14:textId="33CFEB1B"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294"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2 (green)</w:t>
            </w:r>
          </w:p>
        </w:tc>
        <w:tc>
          <w:tcPr>
            <w:tcW w:w="1134" w:type="dxa"/>
          </w:tcPr>
          <w:p w14:paraId="5DB06243" w14:textId="6BF387E1"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295"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1 (red)</w:t>
            </w:r>
          </w:p>
        </w:tc>
        <w:tc>
          <w:tcPr>
            <w:tcW w:w="1134" w:type="dxa"/>
          </w:tcPr>
          <w:p w14:paraId="52B67D0E" w14:textId="3077C85E"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296"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2 (green)</w:t>
            </w:r>
          </w:p>
        </w:tc>
      </w:tr>
      <w:tr w:rsidR="003754D5" w:rsidRPr="0025589C" w14:paraId="1EBE4603" w14:textId="77777777" w:rsidTr="00876E70">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pPr>
              <w:rPr>
                <w:sz w:val="18"/>
                <w:szCs w:val="18"/>
                <w:vertAlign w:val="subscript"/>
              </w:rPr>
              <w:pPrChange w:id="297" w:author="Yoav Ram" w:date="2018-11-13T12:41:00Z">
                <w:pPr>
                  <w:spacing w:line="480" w:lineRule="auto"/>
                  <w:ind w:firstLine="0"/>
                </w:pPr>
              </w:pPrChange>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298"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4</w:t>
            </w:r>
          </w:p>
        </w:tc>
        <w:tc>
          <w:tcPr>
            <w:tcW w:w="1104" w:type="dxa"/>
          </w:tcPr>
          <w:p w14:paraId="5D6935B7" w14:textId="58803FA3"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299"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5</w:t>
            </w:r>
          </w:p>
        </w:tc>
        <w:tc>
          <w:tcPr>
            <w:tcW w:w="992" w:type="dxa"/>
          </w:tcPr>
          <w:p w14:paraId="283EA1FF" w14:textId="07C6673F"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00"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3</w:t>
            </w:r>
          </w:p>
        </w:tc>
        <w:tc>
          <w:tcPr>
            <w:tcW w:w="1134" w:type="dxa"/>
          </w:tcPr>
          <w:p w14:paraId="05D9786D" w14:textId="71E211B8"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01"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86</w:t>
            </w:r>
          </w:p>
        </w:tc>
        <w:tc>
          <w:tcPr>
            <w:tcW w:w="1134" w:type="dxa"/>
          </w:tcPr>
          <w:p w14:paraId="02ED9756" w14:textId="11A0BB5D"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0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04</w:t>
            </w:r>
          </w:p>
        </w:tc>
        <w:tc>
          <w:tcPr>
            <w:tcW w:w="1134" w:type="dxa"/>
          </w:tcPr>
          <w:p w14:paraId="6FD37862" w14:textId="7A3C3DEB"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0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88</w:t>
            </w:r>
          </w:p>
        </w:tc>
      </w:tr>
      <w:tr w:rsidR="003754D5" w:rsidRPr="0025589C" w14:paraId="74009139" w14:textId="77777777" w:rsidTr="00876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pPr>
              <w:rPr>
                <w:sz w:val="18"/>
                <w:szCs w:val="18"/>
              </w:rPr>
              <w:pPrChange w:id="304" w:author="Yoav Ram" w:date="2018-11-13T12:41:00Z">
                <w:pPr>
                  <w:spacing w:line="480" w:lineRule="auto"/>
                  <w:ind w:firstLine="0"/>
                </w:pPr>
              </w:pPrChange>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05"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50 (0.643, 0.658)</w:t>
            </w:r>
          </w:p>
        </w:tc>
        <w:tc>
          <w:tcPr>
            <w:tcW w:w="1104" w:type="dxa"/>
          </w:tcPr>
          <w:p w14:paraId="5E110A30" w14:textId="30A51B3A"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06"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528 (0.525, 0.532)</w:t>
            </w:r>
          </w:p>
        </w:tc>
        <w:tc>
          <w:tcPr>
            <w:tcW w:w="992" w:type="dxa"/>
          </w:tcPr>
          <w:p w14:paraId="4EC0CD45" w14:textId="617383F9"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0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28 (0.624, 0.632)</w:t>
            </w:r>
          </w:p>
        </w:tc>
        <w:tc>
          <w:tcPr>
            <w:tcW w:w="1134" w:type="dxa"/>
          </w:tcPr>
          <w:p w14:paraId="558FB73E" w14:textId="08CEA454"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0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19 (0.612, 0.625)</w:t>
            </w:r>
          </w:p>
        </w:tc>
        <w:tc>
          <w:tcPr>
            <w:tcW w:w="1134" w:type="dxa"/>
          </w:tcPr>
          <w:p w14:paraId="0575A3F0" w14:textId="5E409AA7"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0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741 (0.735, 0.746)</w:t>
            </w:r>
          </w:p>
        </w:tc>
        <w:tc>
          <w:tcPr>
            <w:tcW w:w="1134" w:type="dxa"/>
          </w:tcPr>
          <w:p w14:paraId="0D1EDC92" w14:textId="74204B11"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1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33 (0.627, 0.638)</w:t>
            </w:r>
          </w:p>
        </w:tc>
      </w:tr>
      <w:tr w:rsidR="003754D5" w:rsidRPr="0025589C" w14:paraId="1E429E9B" w14:textId="77777777" w:rsidTr="00876E70">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pPr>
              <w:rPr>
                <w:rFonts w:eastAsia="MS Mincho"/>
                <w:sz w:val="18"/>
                <w:szCs w:val="18"/>
                <w:vertAlign w:val="superscript"/>
              </w:rPr>
              <w:pPrChange w:id="311" w:author="Yoav Ram" w:date="2018-11-13T12:41:00Z">
                <w:pPr>
                  <w:spacing w:line="480" w:lineRule="auto"/>
                  <w:ind w:firstLine="0"/>
                </w:pPr>
              </w:pPrChange>
            </w:pPr>
            <w:r w:rsidRPr="0025589C">
              <w:rPr>
                <w:color w:val="auto"/>
                <w:sz w:val="18"/>
                <w:szCs w:val="18"/>
              </w:rPr>
              <w:t xml:space="preserve">Max specific growth rate </w:t>
            </w:r>
          </w:p>
        </w:tc>
        <w:tc>
          <w:tcPr>
            <w:tcW w:w="1134" w:type="dxa"/>
          </w:tcPr>
          <w:p w14:paraId="4EED2635" w14:textId="7F5A98FC"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pPrChange w:id="31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76 (0.371, 0.382)</w:t>
            </w:r>
          </w:p>
        </w:tc>
        <w:tc>
          <w:tcPr>
            <w:tcW w:w="1104" w:type="dxa"/>
          </w:tcPr>
          <w:p w14:paraId="7ADF9B43" w14:textId="5F2CFB88"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1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68 (0.262, 0.275)</w:t>
            </w:r>
          </w:p>
        </w:tc>
        <w:tc>
          <w:tcPr>
            <w:tcW w:w="992" w:type="dxa"/>
          </w:tcPr>
          <w:p w14:paraId="6F545BA3" w14:textId="279AD39E"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1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69 (0.355, 0.384)</w:t>
            </w:r>
          </w:p>
        </w:tc>
        <w:tc>
          <w:tcPr>
            <w:tcW w:w="1134" w:type="dxa"/>
          </w:tcPr>
          <w:p w14:paraId="124C77A0" w14:textId="7A82CDF4"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15"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56 (0.251, 0.261)</w:t>
            </w:r>
          </w:p>
        </w:tc>
        <w:tc>
          <w:tcPr>
            <w:tcW w:w="1134" w:type="dxa"/>
          </w:tcPr>
          <w:p w14:paraId="1A95EEE6" w14:textId="1E77B4CF"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16"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42</w:t>
            </w:r>
            <w:r w:rsidR="004D715C">
              <w:rPr>
                <w:sz w:val="18"/>
                <w:szCs w:val="18"/>
              </w:rPr>
              <w:t>0</w:t>
            </w:r>
            <w:r w:rsidRPr="0025589C">
              <w:rPr>
                <w:sz w:val="18"/>
                <w:szCs w:val="18"/>
              </w:rPr>
              <w:t xml:space="preserve"> (0.391, 0.426)</w:t>
            </w:r>
          </w:p>
        </w:tc>
        <w:tc>
          <w:tcPr>
            <w:tcW w:w="1134" w:type="dxa"/>
          </w:tcPr>
          <w:p w14:paraId="04FAA2C2" w14:textId="15ECBE32"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17"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28 (0.226, 0.231)</w:t>
            </w:r>
          </w:p>
        </w:tc>
      </w:tr>
      <w:tr w:rsidR="003754D5" w:rsidRPr="0025589C" w14:paraId="6699576C" w14:textId="77777777" w:rsidTr="00876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pPr>
              <w:rPr>
                <w:rFonts w:eastAsia="MS Mincho"/>
                <w:bCs w:val="0"/>
                <w:sz w:val="18"/>
                <w:szCs w:val="18"/>
              </w:rPr>
              <w:pPrChange w:id="318" w:author="Yoav Ram" w:date="2018-11-13T12:41:00Z">
                <w:pPr>
                  <w:spacing w:line="480" w:lineRule="auto"/>
                  <w:ind w:firstLine="0"/>
                </w:pPr>
              </w:pPrChange>
            </w:pPr>
            <w:r w:rsidRPr="0025589C">
              <w:rPr>
                <w:rFonts w:eastAsia="MS Mincho"/>
                <w:bCs w:val="0"/>
                <w:sz w:val="18"/>
                <w:szCs w:val="18"/>
              </w:rPr>
              <w:t>Min doubling time</w:t>
            </w:r>
          </w:p>
        </w:tc>
        <w:tc>
          <w:tcPr>
            <w:tcW w:w="1134" w:type="dxa"/>
          </w:tcPr>
          <w:p w14:paraId="2253D56C" w14:textId="51ABEF16"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1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1.844 (1.809, 1.88)</w:t>
            </w:r>
          </w:p>
        </w:tc>
        <w:tc>
          <w:tcPr>
            <w:tcW w:w="1104" w:type="dxa"/>
          </w:tcPr>
          <w:p w14:paraId="052F57CB" w14:textId="1C454523"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2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695 (2.636, 2.77)</w:t>
            </w:r>
          </w:p>
        </w:tc>
        <w:tc>
          <w:tcPr>
            <w:tcW w:w="992" w:type="dxa"/>
          </w:tcPr>
          <w:p w14:paraId="0447CC22" w14:textId="79B5229F"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2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451 (2.397, 2.506)</w:t>
            </w:r>
          </w:p>
        </w:tc>
        <w:tc>
          <w:tcPr>
            <w:tcW w:w="1134" w:type="dxa"/>
          </w:tcPr>
          <w:p w14:paraId="516EEF78" w14:textId="072406A0"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22"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4.372 (4.269, 4.481)</w:t>
            </w:r>
          </w:p>
        </w:tc>
        <w:tc>
          <w:tcPr>
            <w:tcW w:w="1134" w:type="dxa"/>
          </w:tcPr>
          <w:p w14:paraId="27E5B47F" w14:textId="304E2E3C"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23"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075 (2.035, 2.124)</w:t>
            </w:r>
          </w:p>
        </w:tc>
        <w:tc>
          <w:tcPr>
            <w:tcW w:w="1134" w:type="dxa"/>
          </w:tcPr>
          <w:p w14:paraId="324A472D" w14:textId="364930BF"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24"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3.117 (3.087, 3.147)</w:t>
            </w:r>
          </w:p>
        </w:tc>
      </w:tr>
      <w:tr w:rsidR="003754D5" w:rsidRPr="0025589C" w14:paraId="418A8EB9" w14:textId="77777777" w:rsidTr="00876E70">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pPr>
              <w:rPr>
                <w:rFonts w:eastAsia="MS Mincho"/>
                <w:sz w:val="18"/>
                <w:szCs w:val="18"/>
              </w:rPr>
              <w:pPrChange w:id="325" w:author="Yoav Ram" w:date="2018-11-13T12:41:00Z">
                <w:pPr>
                  <w:spacing w:line="480" w:lineRule="auto"/>
                  <w:ind w:firstLine="0"/>
                </w:pPr>
              </w:pPrChange>
            </w:pPr>
            <w:r w:rsidRPr="0025589C">
              <w:rPr>
                <w:color w:val="auto"/>
                <w:sz w:val="18"/>
                <w:szCs w:val="18"/>
              </w:rPr>
              <w:t>Lag duration</w:t>
            </w:r>
          </w:p>
        </w:tc>
        <w:tc>
          <w:tcPr>
            <w:tcW w:w="1134" w:type="dxa"/>
          </w:tcPr>
          <w:p w14:paraId="721EECB9" w14:textId="4BFFFC6D"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2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1.578 (1.513, 1.64)</w:t>
            </w:r>
          </w:p>
        </w:tc>
        <w:tc>
          <w:tcPr>
            <w:tcW w:w="1104" w:type="dxa"/>
          </w:tcPr>
          <w:p w14:paraId="276C7BB5" w14:textId="59F8ECFF"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27"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992" w:type="dxa"/>
          </w:tcPr>
          <w:p w14:paraId="07D28408" w14:textId="34FE1FE1"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28"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14 (0.002, 0.029)</w:t>
            </w:r>
          </w:p>
        </w:tc>
        <w:tc>
          <w:tcPr>
            <w:tcW w:w="1134" w:type="dxa"/>
          </w:tcPr>
          <w:p w14:paraId="321FE001" w14:textId="0C1EDAB5"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29"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04 (0.002, 0.013)</w:t>
            </w:r>
          </w:p>
        </w:tc>
        <w:tc>
          <w:tcPr>
            <w:tcW w:w="1134" w:type="dxa"/>
          </w:tcPr>
          <w:p w14:paraId="0BE14994" w14:textId="425085B2"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30"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39 (0.033, 0.081)</w:t>
            </w:r>
          </w:p>
        </w:tc>
        <w:tc>
          <w:tcPr>
            <w:tcW w:w="1134" w:type="dxa"/>
          </w:tcPr>
          <w:p w14:paraId="5CD0639E" w14:textId="30DFEC26"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31"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711 (0.684, 0.749)</w:t>
            </w:r>
          </w:p>
        </w:tc>
      </w:tr>
    </w:tbl>
    <w:p w14:paraId="7B921F61" w14:textId="72ED9F2A" w:rsidR="007A7F01" w:rsidRPr="0025589C" w:rsidRDefault="00087440">
      <w:pPr>
        <w:pStyle w:val="Caption"/>
        <w:spacing w:line="360" w:lineRule="auto"/>
        <w:rPr>
          <w:b w:val="0"/>
          <w:bCs w:val="0"/>
          <w:color w:val="auto"/>
        </w:rPr>
        <w:pPrChange w:id="332" w:author="Yoav Ram" w:date="2018-11-13T12:41:00Z">
          <w:pPr>
            <w:pStyle w:val="Caption"/>
            <w:spacing w:line="480" w:lineRule="auto"/>
            <w:ind w:firstLine="0"/>
          </w:pPr>
        </w:pPrChange>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rPr>
          <w:rFonts w:eastAsiaTheme="majorEastAsia"/>
          <w:b/>
          <w:bCs/>
        </w:rPr>
        <w:pPrChange w:id="333" w:author="Yoav Ram" w:date="2018-11-13T12:41:00Z">
          <w:pPr>
            <w:spacing w:after="200" w:line="480" w:lineRule="auto"/>
            <w:ind w:firstLine="0"/>
          </w:pPr>
        </w:pPrChange>
      </w:pPr>
      <w:r>
        <w:br w:type="page"/>
      </w:r>
    </w:p>
    <w:p w14:paraId="0E5D477A" w14:textId="25D9C51E" w:rsidR="006C449D" w:rsidRPr="0025589C" w:rsidRDefault="00C02003">
      <w:pPr>
        <w:pStyle w:val="Heading2"/>
        <w:spacing w:line="360" w:lineRule="auto"/>
        <w:ind w:firstLine="284"/>
        <w:pPrChange w:id="334" w:author="Yoav Ram" w:date="2018-11-13T12:41:00Z">
          <w:pPr>
            <w:pStyle w:val="Heading2"/>
          </w:pPr>
        </w:pPrChange>
      </w:pPr>
      <w:r w:rsidRPr="0025589C">
        <w:lastRenderedPageBreak/>
        <w:t>Estimat</w:t>
      </w:r>
      <w:r w:rsidR="00087440">
        <w:t>ing</w:t>
      </w:r>
      <w:r w:rsidRPr="0025589C">
        <w:t xml:space="preserve"> competition coefficients</w:t>
      </w:r>
    </w:p>
    <w:p w14:paraId="2FE588C9" w14:textId="49A49DA6" w:rsidR="007A7F01" w:rsidRPr="0025589C" w:rsidRDefault="007A7F01">
      <w:pPr>
        <w:pPrChange w:id="335" w:author="Yoav Ram" w:date="2018-11-13T12:41:00Z">
          <w:pPr>
            <w:spacing w:line="480" w:lineRule="auto"/>
            <w:ind w:firstLine="0"/>
          </w:pPr>
        </w:pPrChange>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1B606A">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5)","plainTextFormattedCitation":"(15)","previouslyFormattedCitation":"(15)"},"properties":{"noteIndex":0},"schema":"https://github.com/citation-style-language/schema/raw/master/csl-citation.json"}</w:instrText>
      </w:r>
      <w:r w:rsidR="009B614B" w:rsidRPr="0025589C">
        <w:fldChar w:fldCharType="separate"/>
      </w:r>
      <w:r w:rsidR="00C016FF" w:rsidRPr="00C016FF">
        <w:rPr>
          <w:noProof/>
        </w:rPr>
        <w:t>(15)</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pPr>
              <w:jc w:val="right"/>
              <w:rPr>
                <w:i/>
                <w:iCs/>
              </w:rPr>
              <w:pPrChange w:id="336" w:author="Yoav Ram" w:date="2018-11-13T12:41:00Z">
                <w:pPr>
                  <w:spacing w:line="480" w:lineRule="auto"/>
                  <w:ind w:firstLine="0"/>
                  <w:jc w:val="right"/>
                </w:pPr>
              </w:pPrChange>
            </w:pPr>
          </w:p>
        </w:tc>
        <w:tc>
          <w:tcPr>
            <w:tcW w:w="5103" w:type="dxa"/>
            <w:vAlign w:val="center"/>
          </w:tcPr>
          <w:p w14:paraId="62DACDDC" w14:textId="5A4547DD" w:rsidR="007A7F01" w:rsidRPr="0025589C" w:rsidRDefault="007A7D83">
            <w:pPr>
              <w:jc w:val="center"/>
              <w:rPr>
                <w:i/>
                <w:iCs/>
              </w:rPr>
              <w:pPrChange w:id="337"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pPr>
              <w:jc w:val="right"/>
              <w:pPrChange w:id="338" w:author="Yoav Ram" w:date="2018-11-13T12:41:00Z">
                <w:pPr>
                  <w:spacing w:line="480" w:lineRule="auto"/>
                  <w:ind w:firstLine="0"/>
                  <w:jc w:val="right"/>
                </w:pPr>
              </w:pPrChange>
            </w:pPr>
            <w:r>
              <w:t>(</w:t>
            </w:r>
            <w:r w:rsidR="007A7F01" w:rsidRPr="0025589C">
              <w:t>3a</w:t>
            </w:r>
            <w:r>
              <w:t>)</w:t>
            </w:r>
          </w:p>
          <w:p w14:paraId="6509A934" w14:textId="77777777" w:rsidR="006D6E0A" w:rsidRPr="0025589C" w:rsidRDefault="006D6E0A">
            <w:pPr>
              <w:jc w:val="right"/>
              <w:pPrChange w:id="339" w:author="Yoav Ram" w:date="2018-11-13T12:41:00Z">
                <w:pPr>
                  <w:spacing w:line="480" w:lineRule="auto"/>
                  <w:ind w:firstLine="0"/>
                  <w:jc w:val="right"/>
                </w:pPr>
              </w:pPrChange>
            </w:pPr>
          </w:p>
          <w:p w14:paraId="3EAD2335" w14:textId="7BF5CBEC" w:rsidR="007A7F01" w:rsidRPr="0025589C" w:rsidRDefault="00BF6B81">
            <w:pPr>
              <w:jc w:val="right"/>
              <w:pPrChange w:id="340" w:author="Yoav Ram" w:date="2018-11-13T12:41:00Z">
                <w:pPr>
                  <w:spacing w:line="480" w:lineRule="auto"/>
                  <w:ind w:firstLine="0"/>
                  <w:jc w:val="right"/>
                </w:pPr>
              </w:pPrChange>
            </w:pPr>
            <w:r>
              <w:t>(</w:t>
            </w:r>
            <w:r w:rsidR="007A7F01" w:rsidRPr="0025589C">
              <w:t>3b</w:t>
            </w:r>
            <w:r>
              <w:t>)</w:t>
            </w:r>
          </w:p>
        </w:tc>
      </w:tr>
    </w:tbl>
    <w:p w14:paraId="69A40931" w14:textId="3A4A151D" w:rsidR="007A7F01" w:rsidRPr="0025589C" w:rsidRDefault="00833210">
      <w:pPr>
        <w:pPrChange w:id="341" w:author="Yoav Ram" w:date="2018-11-13T12:41:00Z">
          <w:pPr>
            <w:spacing w:line="480" w:lineRule="auto"/>
            <w:ind w:firstLine="0"/>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60386971" w:rsidR="004C78E5" w:rsidRDefault="008140DF">
      <w:pPr>
        <w:rPr>
          <w:ins w:id="342" w:author="Yoav Ram" w:date="2018-11-13T16:12:00Z"/>
        </w:rPr>
      </w:pPr>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See</w:t>
      </w:r>
      <w:r w:rsidR="005327AF">
        <w:t xml:space="preserve"> </w:t>
      </w:r>
      <w:r w:rsidR="005327AF" w:rsidRPr="00DB4111">
        <w:rPr>
          <w:b/>
          <w:bCs/>
        </w:rPr>
        <w:t>Materials and Methods</w:t>
      </w:r>
      <w:r w:rsidR="00AA2374">
        <w:t xml:space="preserve"> fo</w:t>
      </w:r>
      <w:r w:rsidR="00CA59A5">
        <w:t>r additional details</w:t>
      </w:r>
      <w:r w:rsidR="007A7F01" w:rsidRPr="0025589C">
        <w:t>.</w:t>
      </w:r>
      <w:r w:rsidR="00CA59A5">
        <w:t xml:space="preserve"> Part of the strength of our approach stems from its 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p>
    <w:p w14:paraId="6F31FF92" w14:textId="77777777" w:rsidR="004C78E5" w:rsidRDefault="004C78E5">
      <w:pPr>
        <w:spacing w:after="200" w:line="276" w:lineRule="auto"/>
        <w:ind w:firstLine="0"/>
        <w:rPr>
          <w:ins w:id="343" w:author="Yoav Ram" w:date="2018-11-13T16:12:00Z"/>
        </w:rPr>
      </w:pPr>
      <w:ins w:id="344" w:author="Yoav Ram" w:date="2018-11-13T16:12:00Z">
        <w:r>
          <w:br w:type="page"/>
        </w:r>
      </w:ins>
    </w:p>
    <w:p w14:paraId="55881271" w14:textId="269D02FE" w:rsidR="00D45D2D" w:rsidDel="004C78E5" w:rsidRDefault="00D45D2D">
      <w:pPr>
        <w:rPr>
          <w:del w:id="345" w:author="Yoav Ram" w:date="2018-11-13T16:12:00Z"/>
        </w:rPr>
        <w:pPrChange w:id="346" w:author="Yoav Ram" w:date="2018-11-13T12:41:00Z">
          <w:pPr>
            <w:spacing w:line="480" w:lineRule="auto"/>
            <w:ind w:firstLine="0"/>
          </w:pPr>
        </w:pPrChange>
      </w:pPr>
    </w:p>
    <w:p w14:paraId="18F6E33A" w14:textId="77777777" w:rsidR="00E42AF4" w:rsidRDefault="00E42AF4">
      <w:pPr>
        <w:pPrChange w:id="347" w:author="Yoav Ram" w:date="2018-11-13T12:41:00Z">
          <w:pPr>
            <w:spacing w:line="480" w:lineRule="auto"/>
            <w:ind w:firstLine="0"/>
          </w:pPr>
        </w:pPrChange>
      </w:pPr>
    </w:p>
    <w:p w14:paraId="26397666" w14:textId="26D3C151" w:rsidR="00D45D2D" w:rsidRPr="00F3419E" w:rsidRDefault="003D0037">
      <w:pPr>
        <w:spacing w:after="200"/>
        <w:rPr>
          <w:b/>
          <w:bCs/>
          <w:sz w:val="22"/>
          <w:szCs w:val="22"/>
        </w:rPr>
        <w:pPrChange w:id="348" w:author="Yoav Ram" w:date="2018-11-13T12:41:00Z">
          <w:pPr>
            <w:spacing w:after="200" w:line="480" w:lineRule="auto"/>
            <w:ind w:firstLine="0"/>
          </w:pPr>
        </w:pPrChange>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1248C2B" w:rsidR="005C2B55" w:rsidRDefault="00D45D2D" w:rsidP="00577A2C">
      <w:pPr>
        <w:pStyle w:val="Caption"/>
        <w:spacing w:line="360" w:lineRule="auto"/>
        <w:rPr>
          <w:b w:val="0"/>
          <w:bCs w:val="0"/>
          <w:color w:val="auto"/>
          <w:sz w:val="22"/>
          <w:szCs w:val="22"/>
        </w:rPr>
      </w:pPr>
      <w:bookmarkStart w:id="349"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C94948">
        <w:rPr>
          <w:noProof/>
          <w:color w:val="auto"/>
          <w:sz w:val="22"/>
          <w:szCs w:val="22"/>
        </w:rPr>
        <w:t>4</w:t>
      </w:r>
      <w:r w:rsidRPr="00B07CF2">
        <w:rPr>
          <w:b w:val="0"/>
          <w:bCs w:val="0"/>
          <w:sz w:val="22"/>
          <w:szCs w:val="22"/>
        </w:rPr>
        <w:fldChar w:fldCharType="end"/>
      </w:r>
      <w:bookmarkEnd w:id="349"/>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p>
    <w:p w14:paraId="728A9B12" w14:textId="52BEAF56" w:rsidR="005C2B55" w:rsidRDefault="005C2B55">
      <w:pPr>
        <w:spacing w:after="200"/>
        <w:rPr>
          <w:rFonts w:eastAsiaTheme="majorEastAsia"/>
          <w:b/>
          <w:bCs/>
        </w:rPr>
        <w:pPrChange w:id="350" w:author="Yoav Ram" w:date="2018-11-13T12:41:00Z">
          <w:pPr>
            <w:spacing w:after="200" w:line="480" w:lineRule="auto"/>
            <w:ind w:firstLine="0"/>
          </w:pPr>
        </w:pPrChange>
      </w:pPr>
    </w:p>
    <w:p w14:paraId="6C449378" w14:textId="35149AFD" w:rsidR="001F7E9F" w:rsidRPr="0025589C" w:rsidRDefault="001F7E9F">
      <w:pPr>
        <w:pStyle w:val="Heading2"/>
        <w:spacing w:line="360" w:lineRule="auto"/>
        <w:ind w:firstLine="284"/>
        <w:pPrChange w:id="351" w:author="Yoav Ram" w:date="2018-11-13T12:41:00Z">
          <w:pPr>
            <w:pStyle w:val="Heading2"/>
          </w:pPr>
        </w:pPrChange>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A2838A8" w:rsidR="007A7F01" w:rsidRPr="00876E70" w:rsidRDefault="00C02003">
      <w:pPr>
        <w:pPrChange w:id="352" w:author="Yoav Ram" w:date="2018-11-13T12:41:00Z">
          <w:pPr>
            <w:spacing w:line="480" w:lineRule="auto"/>
            <w:ind w:firstLine="0"/>
          </w:pPr>
        </w:pPrChange>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4976B15C" w14:textId="62143BF1" w:rsidR="007A7F01" w:rsidRDefault="00C02003">
      <w:pPr>
        <w:rPr>
          <w:b/>
          <w:bCs/>
        </w:rPr>
        <w:pPrChange w:id="353" w:author="Yoav Ram" w:date="2018-11-13T12:41:00Z">
          <w:pPr>
            <w:spacing w:line="480" w:lineRule="auto"/>
            <w:ind w:firstLine="0"/>
          </w:pPr>
        </w:pPrChange>
      </w:pPr>
      <w:r w:rsidRPr="00BF6B81">
        <w:rPr>
          <w:b/>
          <w:bCs/>
        </w:rPr>
        <w:t>Experimental v</w:t>
      </w:r>
      <w:r w:rsidR="007A7F01" w:rsidRPr="00BF6B81">
        <w:rPr>
          <w:b/>
          <w:bCs/>
        </w:rPr>
        <w:t>alidation</w:t>
      </w:r>
      <w:ins w:id="354" w:author="Yoav Ram" w:date="2018-11-13T15:30:00Z">
        <w:r w:rsidR="00577A2C">
          <w:rPr>
            <w:b/>
            <w:bCs/>
          </w:rPr>
          <w:t>: relative growth</w:t>
        </w:r>
      </w:ins>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1A33CDF0" w14:textId="298409CB" w:rsidR="00F3419E" w:rsidRDefault="00F3419E">
      <w:pPr>
        <w:spacing w:after="200"/>
        <w:rPr>
          <w:sz w:val="22"/>
          <w:szCs w:val="22"/>
        </w:rPr>
        <w:pPrChange w:id="355" w:author="Yoav Ram" w:date="2018-11-13T12:41:00Z">
          <w:pPr>
            <w:spacing w:after="200" w:line="480" w:lineRule="auto"/>
            <w:ind w:firstLine="0"/>
          </w:pPr>
        </w:pPrChange>
      </w:pPr>
      <w:bookmarkStart w:id="356" w:name="_Ref454205622"/>
      <w:bookmarkStart w:id="357" w:name="_Ref439853356"/>
    </w:p>
    <w:bookmarkEnd w:id="356"/>
    <w:bookmarkEnd w:id="357"/>
    <w:p w14:paraId="7FDC2074" w14:textId="25C2D5C3" w:rsidR="00F3419E" w:rsidRDefault="003D0037">
      <w:pPr>
        <w:keepNext/>
        <w:pPrChange w:id="358" w:author="Yoav Ram" w:date="2018-11-13T12:41:00Z">
          <w:pPr>
            <w:keepNext/>
            <w:spacing w:line="480" w:lineRule="auto"/>
            <w:ind w:firstLine="0"/>
          </w:pPr>
        </w:pPrChange>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743D6A8B" w:rsidR="00F3419E" w:rsidRPr="00F3419E" w:rsidDel="004C78E5" w:rsidRDefault="00F3419E" w:rsidP="00577A2C">
      <w:pPr>
        <w:pStyle w:val="Caption"/>
        <w:spacing w:line="360" w:lineRule="auto"/>
        <w:rPr>
          <w:del w:id="359" w:author="Yoav Ram" w:date="2018-11-13T16:12:00Z"/>
        </w:rPr>
      </w:pPr>
      <w:bookmarkStart w:id="360"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360"/>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w:t>
      </w:r>
      <w:r w:rsidR="005C5B17">
        <w:rPr>
          <w:b w:val="0"/>
          <w:bCs w:val="0"/>
          <w:color w:val="auto"/>
          <w:sz w:val="22"/>
          <w:szCs w:val="22"/>
        </w:rPr>
        <w:lastRenderedPageBreak/>
        <w:t>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w:t>
      </w:r>
      <w:r w:rsidR="00F80E79" w:rsidRPr="00311B9B">
        <w:rPr>
          <w:b w:val="0"/>
          <w:bCs w:val="0"/>
          <w:color w:val="auto"/>
          <w:sz w:val="22"/>
          <w:szCs w:val="22"/>
        </w:rPr>
        <w:t>strains</w:t>
      </w:r>
      <w:r w:rsidR="003D0037" w:rsidRPr="00311B9B">
        <w:rPr>
          <w:b w:val="0"/>
          <w:bCs w:val="0"/>
          <w:color w:val="auto"/>
          <w:sz w:val="22"/>
          <w:szCs w:val="22"/>
        </w:rPr>
        <w:t xml:space="preserve"> </w:t>
      </w:r>
      <w:r w:rsidR="003E3C9C" w:rsidRPr="00311B9B">
        <w:rPr>
          <w:b w:val="0"/>
          <w:bCs w:val="0"/>
          <w:color w:val="auto"/>
          <w:sz w:val="22"/>
          <w:szCs w:val="22"/>
        </w:rPr>
        <w:t xml:space="preserve">are </w:t>
      </w:r>
      <w:r w:rsidR="003D0037" w:rsidRPr="00876E70">
        <w:rPr>
          <w:b w:val="0"/>
          <w:bCs w:val="0"/>
          <w:i/>
          <w:iCs/>
          <w:color w:val="auto"/>
          <w:sz w:val="22"/>
          <w:szCs w:val="22"/>
        </w:rPr>
        <w:t>s</w:t>
      </w:r>
      <w:r w:rsidR="003D0037" w:rsidRPr="00311B9B">
        <w:rPr>
          <w:b w:val="0"/>
          <w:bCs w:val="0"/>
          <w:i/>
          <w:iCs/>
          <w:color w:val="auto"/>
          <w:sz w:val="22"/>
          <w:szCs w:val="22"/>
        </w:rPr>
        <w:t>=</w:t>
      </w:r>
      <w:r w:rsidR="003E3C9C" w:rsidRPr="00311B9B">
        <w:rPr>
          <w:b w:val="0"/>
          <w:bCs w:val="0"/>
          <w:i/>
          <w:iCs/>
          <w:color w:val="auto"/>
          <w:sz w:val="22"/>
          <w:szCs w:val="22"/>
        </w:rPr>
        <w:t>0.</w:t>
      </w:r>
      <w:r w:rsidRPr="00311B9B">
        <w:rPr>
          <w:b w:val="0"/>
          <w:bCs w:val="0"/>
          <w:i/>
          <w:iCs/>
          <w:color w:val="auto"/>
          <w:sz w:val="22"/>
          <w:szCs w:val="22"/>
        </w:rPr>
        <w:t xml:space="preserve"> 376</w:t>
      </w:r>
      <w:r w:rsidRPr="00311B9B">
        <w:rPr>
          <w:b w:val="0"/>
          <w:bCs w:val="0"/>
          <w:color w:val="auto"/>
          <w:sz w:val="22"/>
          <w:szCs w:val="22"/>
        </w:rPr>
        <w:t xml:space="preserve"> </w:t>
      </w:r>
      <w:r w:rsidR="005C5B17" w:rsidRPr="00311B9B">
        <w:rPr>
          <w:b w:val="0"/>
          <w:bCs w:val="0"/>
          <w:color w:val="auto"/>
          <w:sz w:val="22"/>
          <w:szCs w:val="22"/>
        </w:rPr>
        <w:t xml:space="preserve">in </w:t>
      </w:r>
      <w:r w:rsidR="003E3C9C" w:rsidRPr="00311B9B">
        <w:rPr>
          <w:b w:val="0"/>
          <w:bCs w:val="0"/>
          <w:color w:val="auto"/>
          <w:sz w:val="22"/>
          <w:szCs w:val="22"/>
        </w:rPr>
        <w:t>experiment A</w:t>
      </w:r>
      <w:r w:rsidRPr="00311B9B">
        <w:rPr>
          <w:b w:val="0"/>
          <w:bCs w:val="0"/>
          <w:color w:val="auto"/>
          <w:sz w:val="22"/>
          <w:szCs w:val="22"/>
        </w:rPr>
        <w:t xml:space="preserve">, </w:t>
      </w:r>
      <w:r w:rsidR="003D0037" w:rsidRPr="00876E70">
        <w:rPr>
          <w:b w:val="0"/>
          <w:bCs w:val="0"/>
          <w:i/>
          <w:iCs/>
          <w:color w:val="auto"/>
          <w:sz w:val="22"/>
          <w:szCs w:val="22"/>
        </w:rPr>
        <w:t>s</w:t>
      </w:r>
      <w:r w:rsidR="003D0037" w:rsidRPr="00311B9B">
        <w:rPr>
          <w:b w:val="0"/>
          <w:bCs w:val="0"/>
          <w:i/>
          <w:iCs/>
          <w:color w:val="auto"/>
          <w:sz w:val="22"/>
          <w:szCs w:val="22"/>
        </w:rPr>
        <w:t>=</w:t>
      </w:r>
      <w:r w:rsidRPr="00311B9B">
        <w:rPr>
          <w:b w:val="0"/>
          <w:bCs w:val="0"/>
          <w:i/>
          <w:iCs/>
          <w:color w:val="auto"/>
          <w:sz w:val="22"/>
          <w:szCs w:val="22"/>
        </w:rPr>
        <w:t>0.182</w:t>
      </w:r>
      <w:r w:rsidRPr="00311B9B">
        <w:rPr>
          <w:b w:val="0"/>
          <w:bCs w:val="0"/>
          <w:color w:val="auto"/>
          <w:sz w:val="22"/>
          <w:szCs w:val="22"/>
        </w:rPr>
        <w:t xml:space="preserve"> </w:t>
      </w:r>
      <w:r w:rsidR="005C5B17" w:rsidRPr="00311B9B">
        <w:rPr>
          <w:b w:val="0"/>
          <w:bCs w:val="0"/>
          <w:color w:val="auto"/>
          <w:sz w:val="22"/>
          <w:szCs w:val="22"/>
        </w:rPr>
        <w:t xml:space="preserve">in </w:t>
      </w:r>
      <w:r w:rsidR="003E3C9C" w:rsidRPr="00311B9B">
        <w:rPr>
          <w:b w:val="0"/>
          <w:bCs w:val="0"/>
          <w:color w:val="auto"/>
          <w:sz w:val="22"/>
          <w:szCs w:val="22"/>
        </w:rPr>
        <w:t>experiment B</w:t>
      </w:r>
      <w:r w:rsidRPr="00311B9B">
        <w:rPr>
          <w:b w:val="0"/>
          <w:bCs w:val="0"/>
          <w:color w:val="auto"/>
          <w:sz w:val="22"/>
          <w:szCs w:val="22"/>
        </w:rPr>
        <w:t xml:space="preserve">, and </w:t>
      </w:r>
      <w:r w:rsidR="003D0037" w:rsidRPr="00876E70">
        <w:rPr>
          <w:b w:val="0"/>
          <w:bCs w:val="0"/>
          <w:i/>
          <w:iCs/>
          <w:color w:val="auto"/>
          <w:sz w:val="22"/>
          <w:szCs w:val="22"/>
        </w:rPr>
        <w:t>s</w:t>
      </w:r>
      <w:r w:rsidR="003D0037" w:rsidRPr="00311B9B">
        <w:rPr>
          <w:b w:val="0"/>
          <w:bCs w:val="0"/>
          <w:i/>
          <w:iCs/>
          <w:color w:val="auto"/>
          <w:sz w:val="22"/>
          <w:szCs w:val="22"/>
        </w:rPr>
        <w:t>=</w:t>
      </w:r>
      <w:r w:rsidRPr="00311B9B">
        <w:rPr>
          <w:b w:val="0"/>
          <w:bCs w:val="0"/>
          <w:i/>
          <w:iCs/>
          <w:color w:val="auto"/>
          <w:sz w:val="22"/>
          <w:szCs w:val="22"/>
        </w:rPr>
        <w:t>0.124</w:t>
      </w:r>
      <w:r w:rsidRPr="00311B9B">
        <w:rPr>
          <w:b w:val="0"/>
          <w:bCs w:val="0"/>
          <w:color w:val="auto"/>
          <w:sz w:val="22"/>
          <w:szCs w:val="22"/>
        </w:rPr>
        <w:t xml:space="preserve"> </w:t>
      </w:r>
      <w:r w:rsidR="005C5B17" w:rsidRPr="00311B9B">
        <w:rPr>
          <w:b w:val="0"/>
          <w:bCs w:val="0"/>
          <w:color w:val="auto"/>
          <w:sz w:val="22"/>
          <w:szCs w:val="22"/>
        </w:rPr>
        <w:t xml:space="preserve">in </w:t>
      </w:r>
      <w:r w:rsidR="003E3C9C" w:rsidRPr="00311B9B">
        <w:rPr>
          <w:b w:val="0"/>
          <w:bCs w:val="0"/>
          <w:color w:val="auto"/>
          <w:sz w:val="22"/>
          <w:szCs w:val="22"/>
        </w:rPr>
        <w:t>experiment C</w:t>
      </w:r>
      <w:r w:rsidR="003D0037" w:rsidRPr="00311B9B">
        <w:rPr>
          <w:b w:val="0"/>
          <w:bCs w:val="0"/>
          <w:color w:val="auto"/>
          <w:sz w:val="22"/>
          <w:szCs w:val="22"/>
        </w:rPr>
        <w:t xml:space="preserve"> (fitne</w:t>
      </w:r>
      <w:r w:rsidR="003D0037">
        <w:rPr>
          <w:b w:val="0"/>
          <w:bCs w:val="0"/>
          <w:color w:val="auto"/>
          <w:sz w:val="22"/>
          <w:szCs w:val="22"/>
        </w:rPr>
        <w:t xml:space="preserv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1BDD8B81" w14:textId="7F0D8F5E" w:rsidR="00D45D2D" w:rsidRDefault="00D45D2D">
      <w:pPr>
        <w:pStyle w:val="Caption"/>
        <w:spacing w:line="360" w:lineRule="auto"/>
        <w:pPrChange w:id="361" w:author="Yoav Ram" w:date="2018-11-13T16:12:00Z">
          <w:pPr>
            <w:spacing w:after="200" w:line="480" w:lineRule="auto"/>
            <w:ind w:firstLine="0"/>
          </w:pPr>
        </w:pPrChange>
      </w:pPr>
    </w:p>
    <w:p w14:paraId="27B84746" w14:textId="0EF11357" w:rsidR="003D722E" w:rsidRDefault="003D722E" w:rsidP="003D722E">
      <w:pPr>
        <w:pStyle w:val="Heading2"/>
        <w:spacing w:line="360" w:lineRule="auto"/>
        <w:ind w:firstLine="284"/>
        <w:rPr>
          <w:ins w:id="362" w:author="Yoav Ram" w:date="2018-11-13T13:06:00Z"/>
        </w:rPr>
      </w:pPr>
      <w:ins w:id="363" w:author="Yoav Ram" w:date="2018-11-13T13:05:00Z">
        <w:r>
          <w:t xml:space="preserve">Application: inferring relative fitness in </w:t>
        </w:r>
        <w:proofErr w:type="spellStart"/>
        <w:r w:rsidRPr="003D722E">
          <w:rPr>
            <w:i/>
            <w:iCs/>
            <w:rPrChange w:id="364" w:author="Yoav Ram" w:date="2018-11-13T13:05:00Z">
              <w:rPr/>
            </w:rPrChange>
          </w:rPr>
          <w:t>lacI</w:t>
        </w:r>
        <w:proofErr w:type="spellEnd"/>
        <w:r>
          <w:t xml:space="preserve"> mutants</w:t>
        </w:r>
      </w:ins>
    </w:p>
    <w:p w14:paraId="2222BF62" w14:textId="77777777" w:rsidR="005E07AB" w:rsidRDefault="003D722E" w:rsidP="0079638A">
      <w:pPr>
        <w:rPr>
          <w:ins w:id="365" w:author="Yoav Ram" w:date="2018-11-13T15:25:00Z"/>
        </w:rPr>
      </w:pPr>
      <w:ins w:id="366" w:author="Yoav Ram" w:date="2018-11-13T13:06:00Z">
        <w:r>
          <w:t>In a</w:t>
        </w:r>
      </w:ins>
      <w:ins w:id="367" w:author="Yoav Ram" w:date="2018-11-13T13:07:00Z">
        <w:r w:rsidR="00781A4F">
          <w:t xml:space="preserve"> </w:t>
        </w:r>
      </w:ins>
      <w:ins w:id="368" w:author="Yoav Ram" w:date="2018-11-13T13:06:00Z">
        <w:r>
          <w:t>study performed at the Cooper lab</w:t>
        </w:r>
      </w:ins>
      <w:ins w:id="369" w:author="Yoav Ram" w:date="2018-11-13T13:07:00Z">
        <w:r>
          <w:t xml:space="preserve"> (</w:t>
        </w:r>
        <w:r w:rsidRPr="003D722E">
          <w:rPr>
            <w:rFonts w:ascii="Courier New" w:hAnsi="Courier New" w:cs="Courier New"/>
          </w:rPr>
          <w:t>﻿</w:t>
        </w:r>
        <w:r w:rsidRPr="003D722E">
          <w:t>University of Houston</w:t>
        </w:r>
        <w:r>
          <w:t xml:space="preserve">), </w:t>
        </w:r>
        <w:r w:rsidR="00781A4F">
          <w:t xml:space="preserve">our approach was used to </w:t>
        </w:r>
      </w:ins>
      <w:ins w:id="370" w:author="Yoav Ram" w:date="2018-11-13T13:08:00Z">
        <w:r w:rsidR="00781A4F">
          <w:t>estimate</w:t>
        </w:r>
      </w:ins>
      <w:ins w:id="371" w:author="Yoav Ram" w:date="2018-11-13T13:07:00Z">
        <w:r w:rsidR="00781A4F">
          <w:t xml:space="preserve"> the fitne</w:t>
        </w:r>
      </w:ins>
      <w:ins w:id="372" w:author="Yoav Ram" w:date="2018-11-13T13:08:00Z">
        <w:r w:rsidR="00781A4F">
          <w:t xml:space="preserve">ss </w:t>
        </w:r>
      </w:ins>
      <w:ins w:id="373" w:author="Yoav Ram" w:date="2018-11-13T13:38:00Z">
        <w:r w:rsidR="008C0ECC">
          <w:t>cost</w:t>
        </w:r>
      </w:ins>
      <w:ins w:id="374" w:author="Yoav Ram" w:date="2018-11-13T13:08:00Z">
        <w:r w:rsidR="00781A4F">
          <w:t xml:space="preserve"> of expressi</w:t>
        </w:r>
      </w:ins>
      <w:ins w:id="375" w:author="Yoav Ram" w:date="2018-11-13T13:39:00Z">
        <w:r w:rsidR="008C0ECC">
          <w:t>ng</w:t>
        </w:r>
      </w:ins>
      <w:ins w:id="376" w:author="Yoav Ram" w:date="2018-11-13T13:08:00Z">
        <w:r w:rsidR="00781A4F">
          <w:t xml:space="preserve"> </w:t>
        </w:r>
      </w:ins>
      <w:ins w:id="377" w:author="Yoav Ram" w:date="2018-11-13T13:09:00Z">
        <w:r w:rsidR="00781A4F">
          <w:t xml:space="preserve">of the </w:t>
        </w:r>
        <w:r w:rsidR="00781A4F" w:rsidRPr="007B5768">
          <w:rPr>
            <w:i/>
            <w:iCs/>
          </w:rPr>
          <w:t>lac</w:t>
        </w:r>
      </w:ins>
      <w:ins w:id="378" w:author="Yoav Ram" w:date="2018-11-13T13:41:00Z">
        <w:r w:rsidR="008C0ECC">
          <w:rPr>
            <w:i/>
            <w:iCs/>
          </w:rPr>
          <w:t xml:space="preserve"> </w:t>
        </w:r>
        <w:r w:rsidR="008C0ECC">
          <w:t>operon</w:t>
        </w:r>
      </w:ins>
      <w:ins w:id="379" w:author="Yoav Ram" w:date="2018-11-13T13:37:00Z">
        <w:r w:rsidR="008C0ECC">
          <w:t>.</w:t>
        </w:r>
      </w:ins>
      <w:ins w:id="380" w:author="Yoav Ram" w:date="2018-11-13T13:09:00Z">
        <w:r w:rsidR="00781A4F">
          <w:t xml:space="preserve"> </w:t>
        </w:r>
      </w:ins>
      <w:ins w:id="381" w:author="Yoav Ram" w:date="2018-11-13T13:29:00Z">
        <w:r w:rsidR="001B606A">
          <w:rPr>
            <w:i/>
            <w:iCs/>
          </w:rPr>
          <w:t>E. coli</w:t>
        </w:r>
        <w:r w:rsidR="001B606A">
          <w:t xml:space="preserve"> </w:t>
        </w:r>
      </w:ins>
      <w:ins w:id="382" w:author="Yoav Ram" w:date="2018-11-13T13:30:00Z">
        <w:r w:rsidR="001B606A">
          <w:t>strains from</w:t>
        </w:r>
      </w:ins>
      <w:ins w:id="383" w:author="Yoav Ram" w:date="2018-11-13T13:32:00Z">
        <w:r w:rsidR="001B606A">
          <w:t xml:space="preserve"> a long-term evolution experiment in diverse environmental conditions </w:t>
        </w:r>
        <w:r w:rsidR="001B606A">
          <w:fldChar w:fldCharType="begin" w:fldLock="1"/>
        </w:r>
      </w:ins>
      <w:r w:rsidR="0079638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6)","plainTextFormattedCitation":"(16)","previouslyFormattedCitation":"(16)"},"properties":{"noteIndex":0},"schema":"https://github.com/citation-style-language/schema/raw/master/csl-citation.json"}</w:instrText>
      </w:r>
      <w:r w:rsidR="001B606A">
        <w:fldChar w:fldCharType="separate"/>
      </w:r>
      <w:r w:rsidR="001B606A" w:rsidRPr="001B606A">
        <w:rPr>
          <w:noProof/>
        </w:rPr>
        <w:t>(16)</w:t>
      </w:r>
      <w:ins w:id="384" w:author="Yoav Ram" w:date="2018-11-13T13:32:00Z">
        <w:r w:rsidR="001B606A">
          <w:fldChar w:fldCharType="end"/>
        </w:r>
      </w:ins>
      <w:ins w:id="385" w:author="Yoav Ram" w:date="2018-11-13T13:37:00Z">
        <w:r w:rsidR="008C0ECC">
          <w:t xml:space="preserve"> were </w:t>
        </w:r>
      </w:ins>
      <w:ins w:id="386" w:author="Yoav Ram" w:date="2018-11-13T13:42:00Z">
        <w:r w:rsidR="008C0ECC">
          <w:t>sorted by the identity of t</w:t>
        </w:r>
      </w:ins>
      <w:ins w:id="387" w:author="Yoav Ram" w:date="2018-11-13T13:43:00Z">
        <w:r w:rsidR="008C0ECC">
          <w:t xml:space="preserve">heir </w:t>
        </w:r>
        <w:proofErr w:type="spellStart"/>
        <w:r w:rsidR="008C0ECC">
          <w:rPr>
            <w:i/>
            <w:iCs/>
          </w:rPr>
          <w:t>lacI</w:t>
        </w:r>
        <w:proofErr w:type="spellEnd"/>
        <w:r w:rsidR="008C0ECC">
          <w:t xml:space="preserve"> gene, which represses the </w:t>
        </w:r>
        <w:r w:rsidR="008C0ECC" w:rsidRPr="007B5768">
          <w:rPr>
            <w:i/>
            <w:iCs/>
          </w:rPr>
          <w:t>lac</w:t>
        </w:r>
        <w:r w:rsidR="008C0ECC">
          <w:t xml:space="preserve"> operon. Strains were </w:t>
        </w:r>
      </w:ins>
      <w:ins w:id="388" w:author="Yoav Ram" w:date="2018-11-13T13:37:00Z">
        <w:r w:rsidR="008C0ECC">
          <w:t xml:space="preserve">designated </w:t>
        </w:r>
        <w:proofErr w:type="spellStart"/>
        <w:r w:rsidR="008C0ECC">
          <w:rPr>
            <w:i/>
            <w:iCs/>
          </w:rPr>
          <w:t>lacI</w:t>
        </w:r>
        <w:r w:rsidR="008C0ECC" w:rsidRPr="008C0ECC">
          <w:rPr>
            <w:i/>
            <w:iCs/>
          </w:rPr>
          <w:t>-</w:t>
        </w:r>
        <w:r w:rsidR="008C0ECC">
          <w:rPr>
            <w:i/>
            <w:iCs/>
            <w:vertAlign w:val="subscript"/>
          </w:rPr>
          <w:t>ev</w:t>
        </w:r>
        <w:proofErr w:type="spellEnd"/>
        <w:r w:rsidR="008C0ECC">
          <w:rPr>
            <w:vertAlign w:val="subscript"/>
          </w:rPr>
          <w:t xml:space="preserve"> </w:t>
        </w:r>
        <w:r w:rsidR="008C0ECC" w:rsidRPr="008C0ECC">
          <w:rPr>
            <w:rPrChange w:id="389" w:author="Yoav Ram" w:date="2018-11-13T13:37:00Z">
              <w:rPr>
                <w:i/>
                <w:iCs/>
              </w:rPr>
            </w:rPrChange>
          </w:rPr>
          <w:t>if</w:t>
        </w:r>
      </w:ins>
      <w:ins w:id="390" w:author="Yoav Ram" w:date="2018-11-13T13:33:00Z">
        <w:r w:rsidR="001B606A">
          <w:t xml:space="preserve"> </w:t>
        </w:r>
      </w:ins>
      <w:ins w:id="391" w:author="Yoav Ram" w:date="2018-11-13T13:37:00Z">
        <w:r w:rsidR="008C0ECC">
          <w:t xml:space="preserve">they </w:t>
        </w:r>
      </w:ins>
      <w:ins w:id="392" w:author="Yoav Ram" w:date="2018-11-13T13:33:00Z">
        <w:r w:rsidR="001B606A">
          <w:t xml:space="preserve">fixed a </w:t>
        </w:r>
        <w:proofErr w:type="spellStart"/>
        <w:r w:rsidR="001B606A">
          <w:rPr>
            <w:i/>
            <w:iCs/>
          </w:rPr>
          <w:t>lacI</w:t>
        </w:r>
        <w:proofErr w:type="spellEnd"/>
        <w:r w:rsidR="001B606A">
          <w:rPr>
            <w:i/>
            <w:iCs/>
          </w:rPr>
          <w:t>-</w:t>
        </w:r>
        <w:r w:rsidR="001B606A">
          <w:t xml:space="preserve"> mutation</w:t>
        </w:r>
      </w:ins>
      <w:ins w:id="393" w:author="Yoav Ram" w:date="2018-11-13T13:35:00Z">
        <w:r w:rsidR="008C0ECC">
          <w:t xml:space="preserve"> or </w:t>
        </w:r>
      </w:ins>
      <w:proofErr w:type="spellStart"/>
      <w:ins w:id="394" w:author="Yoav Ram" w:date="2018-11-13T13:38:00Z">
        <w:r w:rsidR="008C0ECC">
          <w:rPr>
            <w:i/>
            <w:iCs/>
          </w:rPr>
          <w:t>lacI+</w:t>
        </w:r>
        <w:r w:rsidR="008C0ECC">
          <w:rPr>
            <w:i/>
            <w:iCs/>
            <w:vertAlign w:val="subscript"/>
          </w:rPr>
          <w:t>ev</w:t>
        </w:r>
        <w:proofErr w:type="spellEnd"/>
        <w:r w:rsidR="008C0ECC">
          <w:t xml:space="preserve"> if they </w:t>
        </w:r>
      </w:ins>
      <w:ins w:id="395" w:author="Yoav Ram" w:date="2018-11-13T13:35:00Z">
        <w:r w:rsidR="008C0ECC">
          <w:t>maintained the ancestral allele</w:t>
        </w:r>
      </w:ins>
      <w:ins w:id="396" w:author="Yoav Ram" w:date="2018-11-13T13:43:00Z">
        <w:r w:rsidR="008C0ECC">
          <w:t>.</w:t>
        </w:r>
      </w:ins>
      <w:ins w:id="397" w:author="Yoav Ram" w:date="2018-11-13T15:17:00Z">
        <w:r w:rsidR="0079638A">
          <w:t xml:space="preserve"> Growth and competitions experiments were then performed</w:t>
        </w:r>
      </w:ins>
      <w:ins w:id="398" w:author="Yoav Ram" w:date="2018-11-13T15:18:00Z">
        <w:r w:rsidR="0079638A">
          <w:t xml:space="preserve"> and analyzed (see </w:t>
        </w:r>
        <w:r w:rsidR="0079638A">
          <w:rPr>
            <w:i/>
            <w:iCs/>
          </w:rPr>
          <w:t>Materials and Methods</w:t>
        </w:r>
        <w:r w:rsidR="0079638A">
          <w:t xml:space="preserve">). </w:t>
        </w:r>
      </w:ins>
    </w:p>
    <w:p w14:paraId="2800F77C" w14:textId="707B942B" w:rsidR="0079638A" w:rsidRDefault="0079638A" w:rsidP="0079638A">
      <w:pPr>
        <w:rPr>
          <w:ins w:id="399" w:author="Yoav Ram" w:date="2018-11-13T15:32:00Z"/>
        </w:rPr>
      </w:pPr>
      <w:ins w:id="400" w:author="Yoav Ram" w:date="2018-11-13T15:18:00Z">
        <w:r>
          <w:t xml:space="preserve">Importantly, analysis of </w:t>
        </w:r>
      </w:ins>
      <w:ins w:id="401" w:author="Yoav Ram" w:date="2018-11-13T15:19:00Z">
        <w:r>
          <w:t xml:space="preserve">growth curves, including </w:t>
        </w:r>
      </w:ins>
      <w:ins w:id="402" w:author="Yoav Ram" w:date="2018-11-13T15:20:00Z">
        <w:r>
          <w:t xml:space="preserve">estimation of </w:t>
        </w:r>
      </w:ins>
      <w:ins w:id="403" w:author="Yoav Ram" w:date="2018-11-13T15:19:00Z">
        <w:r>
          <w:t>growth parameter</w:t>
        </w:r>
      </w:ins>
      <w:ins w:id="404" w:author="Yoav Ram" w:date="2018-11-13T15:20:00Z">
        <w:r>
          <w:t>s</w:t>
        </w:r>
      </w:ins>
      <w:ins w:id="405" w:author="Yoav Ram" w:date="2018-11-13T15:19:00Z">
        <w:r>
          <w:t xml:space="preserve"> and prediction of </w:t>
        </w:r>
      </w:ins>
      <w:ins w:id="406" w:author="Yoav Ram" w:date="2018-11-13T15:20:00Z">
        <w:r>
          <w:t xml:space="preserve">relative growth in mixed culture (i.e. competition dynamics) was </w:t>
        </w:r>
      </w:ins>
      <w:ins w:id="407" w:author="Yoav Ram" w:date="2018-11-13T15:21:00Z">
        <w:r>
          <w:t>done by the Cooper lab independently</w:t>
        </w:r>
      </w:ins>
      <w:ins w:id="408" w:author="Yoav Ram" w:date="2018-11-13T15:24:00Z">
        <w:r>
          <w:t xml:space="preserve"> (without collaboration)</w:t>
        </w:r>
      </w:ins>
      <w:ins w:id="409" w:author="Yoav Ram" w:date="2018-11-13T15:21:00Z">
        <w:r>
          <w:t xml:space="preserve"> from the </w:t>
        </w:r>
        <w:proofErr w:type="spellStart"/>
        <w:r>
          <w:t>Hadany</w:t>
        </w:r>
        <w:proofErr w:type="spellEnd"/>
        <w:r>
          <w:t xml:space="preserve"> and Berman labs, using the </w:t>
        </w:r>
      </w:ins>
      <w:ins w:id="410" w:author="Yoav Ram" w:date="2018-11-13T15:22:00Z">
        <w:r>
          <w:t>information provided in a preprint version of this manuscript</w:t>
        </w:r>
      </w:ins>
      <w:ins w:id="411" w:author="Yoav Ram" w:date="2018-11-13T15:23:00Z">
        <w:r>
          <w:t xml:space="preserve"> deposited on </w:t>
        </w:r>
        <w:proofErr w:type="spellStart"/>
        <w:r>
          <w:t>bioRxiv</w:t>
        </w:r>
      </w:ins>
      <w:proofErr w:type="spellEnd"/>
      <w:ins w:id="412" w:author="Yoav Ram" w:date="2018-11-13T15:22:00Z">
        <w:r>
          <w:t xml:space="preserve"> </w:t>
        </w:r>
        <w:r>
          <w:fldChar w:fldCharType="begin" w:fldLock="1"/>
        </w:r>
      </w:ins>
      <w:r w:rsidR="00B66EEC">
        <w:instrText>ADDIN CSL_CITATION {"citationItems":[{"id":"ITEM-1","itemData":{"DOI":"10.1101/022640","author":[{"dropping-particle":"","family":"Ram","given":"Yoav","non-dropping-particle":"","parse-names":false,"suffix":""},{"dropping-particle":"","family":"Dellus-Gur","given":"Eynat","non-dropping-particle":"","parse-names":false,"suffix":""},{"dropping-particle":"","family":"Bibi","given":"Maayan","non-dropping-particle":"","parse-names":false,"suffix":""},{"dropping-particle":"","family":"Obolski","given":"Uri","non-dropping-particle":"","parse-names":false,"suffix":""},{"dropping-particle":"","family":"Berman","given":"Judith","non-dropping-particle":"","parse-names":false,"suffix":""},{"dropping-particle":"","family":"Hadany","given":"Lilach","non-dropping-particle":"","parse-names":false,"suffix":""}],"container-title":"bioRxiv","id":"ITEM-1","issued":{"date-parts":[["2016","7","23"]]},"title":"Predicting microbial relative growth in a mixed culture from growth curve data","type":"article-journal"},"uris":["http://www.mendeley.com/documents/?uuid=74714f21-0893-496e-8028-098db0761b6f"]}],"mendeley":{"formattedCitation":"(17)","plainTextFormattedCitation":"(17)","previouslyFormattedCitation":"(17)"},"properties":{"noteIndex":0},"schema":"https://github.com/citation-style-language/schema/raw/master/csl-citation.json"}</w:instrText>
      </w:r>
      <w:r>
        <w:fldChar w:fldCharType="separate"/>
      </w:r>
      <w:r w:rsidRPr="0079638A">
        <w:rPr>
          <w:noProof/>
        </w:rPr>
        <w:t>(17)</w:t>
      </w:r>
      <w:ins w:id="413" w:author="Yoav Ram" w:date="2018-11-13T15:22:00Z">
        <w:r>
          <w:fldChar w:fldCharType="end"/>
        </w:r>
      </w:ins>
      <w:ins w:id="414" w:author="Yoav Ram" w:date="2018-11-13T15:23:00Z">
        <w:r>
          <w:t xml:space="preserve">. </w:t>
        </w:r>
      </w:ins>
      <w:ins w:id="415" w:author="Yoav Ram" w:date="2018-11-13T15:24:00Z">
        <w:r>
          <w:t>The results from Cooper lab, which will be described next, were only communicated after the expe</w:t>
        </w:r>
      </w:ins>
      <w:ins w:id="416" w:author="Yoav Ram" w:date="2018-11-13T15:25:00Z">
        <w:r>
          <w:t xml:space="preserve">riments and </w:t>
        </w:r>
      </w:ins>
      <w:ins w:id="417" w:author="Yoav Ram" w:date="2018-11-13T15:24:00Z">
        <w:r>
          <w:t>analysis</w:t>
        </w:r>
      </w:ins>
      <w:ins w:id="418" w:author="Yoav Ram" w:date="2018-11-13T15:25:00Z">
        <w:r>
          <w:t xml:space="preserve"> were completed.</w:t>
        </w:r>
      </w:ins>
    </w:p>
    <w:p w14:paraId="7E557AF3" w14:textId="16A914EB" w:rsidR="001C0C2F" w:rsidRDefault="001C0C2F" w:rsidP="0079638A">
      <w:pPr>
        <w:rPr>
          <w:ins w:id="419" w:author="Yoav Ram" w:date="2018-11-13T15:41:00Z"/>
        </w:rPr>
      </w:pPr>
      <w:ins w:id="420" w:author="Yoav Ram" w:date="2018-11-13T15:32:00Z">
        <w:r>
          <w:rPr>
            <w:b/>
            <w:bCs/>
          </w:rPr>
          <w:t>Analy</w:t>
        </w:r>
      </w:ins>
      <w:ins w:id="421" w:author="Yoav Ram" w:date="2018-11-13T15:33:00Z">
        <w:r>
          <w:rPr>
            <w:b/>
            <w:bCs/>
          </w:rPr>
          <w:t>sis</w:t>
        </w:r>
        <w:r>
          <w:t xml:space="preserve">. </w:t>
        </w:r>
      </w:ins>
      <w:ins w:id="422" w:author="Yoav Ram" w:date="2018-11-13T15:34:00Z">
        <w:r>
          <w:t>As above, g</w:t>
        </w:r>
      </w:ins>
      <w:ins w:id="423" w:author="Yoav Ram" w:date="2018-11-13T15:33:00Z">
        <w:r w:rsidRPr="0025589C">
          <w:t xml:space="preserve">rowth model parameters </w:t>
        </w:r>
        <w:r>
          <w:t xml:space="preserve">were estimated </w:t>
        </w:r>
        <w:r w:rsidRPr="0025589C">
          <w:t>by fitting the model (</w:t>
        </w:r>
        <w:proofErr w:type="spellStart"/>
        <w:r w:rsidRPr="0025589C">
          <w:t>eq</w:t>
        </w:r>
        <w:r>
          <w:t>s</w:t>
        </w:r>
        <w:proofErr w:type="spellEnd"/>
        <w:r w:rsidRPr="0025589C">
          <w:t>. 2) to the monoculture growth curve data</w:t>
        </w:r>
        <w:r>
          <w:t>,</w:t>
        </w:r>
      </w:ins>
      <w:ins w:id="424" w:author="Yoav Ram" w:date="2018-11-13T15:34:00Z">
        <w:r>
          <w:t xml:space="preserve"> with one difference: </w:t>
        </w:r>
      </w:ins>
      <w:ins w:id="425" w:author="Yoav Ram" w:date="2018-11-13T15:35:00Z">
        <w:r w:rsidRPr="0025589C">
          <w:t>the rate at which the physiological state adjusts to the new growth conditions</w:t>
        </w:r>
        <w:r>
          <w:t xml:space="preserve"> was assumed to be equal to the specific growth rate at low density, </w:t>
        </w:r>
        <m:oMath>
          <m:r>
            <w:rPr>
              <w:rFonts w:ascii="Cambria Math" w:hAnsi="Cambria Math"/>
            </w:rPr>
            <m:t>m=r</m:t>
          </m:r>
        </m:oMath>
        <w:r>
          <w:t xml:space="preserve">, </w:t>
        </w:r>
        <w:r w:rsidR="00B66EEC">
          <w:t>to achieve more stable model fitting</w:t>
        </w:r>
      </w:ins>
      <w:ins w:id="426" w:author="Yoav Ram" w:date="2018-11-13T15:36:00Z">
        <w:r w:rsidR="00B66EEC">
          <w:t xml:space="preserve">, as suggested by </w:t>
        </w:r>
        <w:proofErr w:type="spellStart"/>
        <w:r w:rsidR="00B66EEC">
          <w:t>Baranyi</w:t>
        </w:r>
        <w:proofErr w:type="spellEnd"/>
        <w:r w:rsidR="00B66EEC">
          <w:t xml:space="preserve"> </w:t>
        </w:r>
        <w:r w:rsidR="00B66EEC">
          <w:fldChar w:fldCharType="begin" w:fldLock="1"/>
        </w:r>
      </w:ins>
      <w:r w:rsidR="00B66EEC">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8)","plainTextFormattedCitation":"(18)","previouslyFormattedCitation":"(18)"},"properties":{"noteIndex":0},"schema":"https://github.com/citation-style-language/schema/raw/master/csl-citation.json"}</w:instrText>
      </w:r>
      <w:r w:rsidR="00B66EEC">
        <w:fldChar w:fldCharType="separate"/>
      </w:r>
      <w:r w:rsidR="00B66EEC" w:rsidRPr="00B66EEC">
        <w:rPr>
          <w:noProof/>
        </w:rPr>
        <w:t>(18)</w:t>
      </w:r>
      <w:ins w:id="427" w:author="Yoav Ram" w:date="2018-11-13T15:36:00Z">
        <w:r w:rsidR="00B66EEC">
          <w:fldChar w:fldCharType="end"/>
        </w:r>
        <w:r w:rsidR="00B66EEC">
          <w:t xml:space="preserve">. </w:t>
        </w:r>
      </w:ins>
      <w:ins w:id="428" w:author="Yoav Ram" w:date="2018-11-13T15:37:00Z">
        <w:r w:rsidR="00B66EEC">
          <w:t>Competitions were then predicted by plugging the estimated growth parameters for each strain i</w:t>
        </w:r>
      </w:ins>
      <w:ins w:id="429" w:author="Yoav Ram" w:date="2018-11-13T15:38:00Z">
        <w:r w:rsidR="00B66EEC">
          <w:t xml:space="preserve">n </w:t>
        </w:r>
        <w:proofErr w:type="spellStart"/>
        <w:r w:rsidR="00B66EEC">
          <w:t>eqs</w:t>
        </w:r>
        <w:proofErr w:type="spellEnd"/>
        <w:r w:rsidR="00B66EEC">
          <w:t>. 3 and fixing the competition coefficients to unit</w:t>
        </w:r>
      </w:ins>
      <w:ins w:id="430" w:author="Yoav Ram" w:date="2018-11-13T15:39:00Z">
        <w:r w:rsidR="00B66EEC">
          <w:t>y,</w:t>
        </w:r>
      </w:ins>
      <w:ins w:id="431" w:author="Yoav Ram" w:date="2018-11-13T15:38:00Z">
        <w:r w:rsidR="00B66EEC">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ins>
      <w:ins w:id="432" w:author="Yoav Ram" w:date="2018-11-13T15:39:00Z">
        <w:r w:rsidR="00B66EEC">
          <w:t>, as the purpose was to predict growth in mixed culture without performing mixed culture experiments.</w:t>
        </w:r>
      </w:ins>
      <w:ins w:id="433" w:author="Yoav Ram" w:date="2018-11-13T16:07:00Z">
        <w:r w:rsidR="00872EE1">
          <w:t xml:space="preserve"> D</w:t>
        </w:r>
        <w:r w:rsidR="00872EE1" w:rsidRPr="00872EE1">
          <w:t xml:space="preserve">ue to noise in the growth curve data, model fitting was unstable and some </w:t>
        </w:r>
        <w:r w:rsidR="00872EE1">
          <w:t xml:space="preserve">predicted </w:t>
        </w:r>
        <w:r w:rsidR="00872EE1" w:rsidRPr="00872EE1">
          <w:t xml:space="preserve">competitions resulted in no growth (or even a decrease in OD) for one strain. </w:t>
        </w:r>
      </w:ins>
      <w:ins w:id="434" w:author="Yoav Ram" w:date="2018-11-13T16:08:00Z">
        <w:r w:rsidR="00872EE1">
          <w:t>S</w:t>
        </w:r>
      </w:ins>
      <w:ins w:id="435" w:author="Yoav Ram" w:date="2018-11-13T16:07:00Z">
        <w:r w:rsidR="00872EE1" w:rsidRPr="00872EE1">
          <w:t xml:space="preserve">uch outliers </w:t>
        </w:r>
      </w:ins>
      <w:ins w:id="436" w:author="Yoav Ram" w:date="2018-11-13T16:08:00Z">
        <w:r w:rsidR="00872EE1">
          <w:t xml:space="preserve">were excluded from </w:t>
        </w:r>
      </w:ins>
      <w:ins w:id="437" w:author="Yoav Ram" w:date="2018-11-13T16:07:00Z">
        <w:r w:rsidR="00872EE1" w:rsidRPr="00872EE1">
          <w:t>predictions.</w:t>
        </w:r>
      </w:ins>
    </w:p>
    <w:p w14:paraId="3608ED6E" w14:textId="7C452028" w:rsidR="00B66EEC" w:rsidRPr="001C0C2F" w:rsidRDefault="00B66EEC">
      <w:pPr>
        <w:rPr>
          <w:ins w:id="438" w:author="Yoav Ram" w:date="2018-11-13T15:31:00Z"/>
        </w:rPr>
      </w:pPr>
      <w:ins w:id="439" w:author="Yoav Ram" w:date="2018-11-13T15:41:00Z">
        <w:r>
          <w:t xml:space="preserve">Relative fitness </w:t>
        </w:r>
      </w:ins>
      <w:ins w:id="440" w:author="Yoav Ram" w:date="2018-11-13T15:43:00Z">
        <w:r>
          <w:t>of a strain</w:t>
        </w:r>
      </w:ins>
      <w:ins w:id="441" w:author="Yoav Ram" w:date="2018-11-13T15:44:00Z">
        <w:r>
          <w:t xml:space="preserve"> of interest compared to strain of reference </w:t>
        </w:r>
      </w:ins>
      <w:ins w:id="442" w:author="Yoav Ram" w:date="2018-11-13T15:41:00Z">
        <w:r>
          <w:t>was calculated</w:t>
        </w:r>
      </w:ins>
      <w:ins w:id="443" w:author="Yoav Ram" w:date="2018-11-13T15:44:00Z">
        <w:r>
          <w:t>,</w:t>
        </w:r>
      </w:ins>
      <w:ins w:id="444" w:author="Yoav Ram" w:date="2018-11-13T15:41:00Z">
        <w:r>
          <w:t xml:space="preserve"> </w:t>
        </w:r>
      </w:ins>
      <w:ins w:id="445" w:author="Yoav Ram" w:date="2018-11-13T15:42:00Z">
        <w:r>
          <w:t xml:space="preserve">following Lenski et. al. </w:t>
        </w:r>
        <w:r>
          <w:fldChar w:fldCharType="begin" w:fldLock="1"/>
        </w:r>
      </w:ins>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ins w:id="446" w:author="Yoav Ram" w:date="2018-11-13T15:42:00Z">
        <w:r>
          <w:fldChar w:fldCharType="end"/>
        </w:r>
      </w:ins>
      <w:ins w:id="447" w:author="Yoav Ram" w:date="2018-11-13T15:44:00Z">
        <w:r>
          <w:t>,</w:t>
        </w:r>
      </w:ins>
      <w:ins w:id="448" w:author="Yoav Ram" w:date="2018-11-13T15:42:00Z">
        <w:r>
          <w:t xml:space="preserve"> as the ratio between the </w:t>
        </w:r>
      </w:ins>
      <w:ins w:id="449" w:author="Yoav Ram" w:date="2018-11-13T15:43:00Z">
        <w:r>
          <w:t>log fold change in density over a single growth day,</w:t>
        </w:r>
      </w:ins>
    </w:p>
    <w:p w14:paraId="0B11C640" w14:textId="1A813783" w:rsidR="00B66EEC" w:rsidRPr="006E7346" w:rsidRDefault="00B66EEC">
      <w:pPr>
        <w:jc w:val="right"/>
        <w:rPr>
          <w:ins w:id="450" w:author="Yoav Ram" w:date="2018-11-13T15:47:00Z"/>
          <w:rPrChange w:id="451" w:author="Yoav Ram" w:date="2018-11-13T15:48:00Z">
            <w:rPr>
              <w:ins w:id="452" w:author="Yoav Ram" w:date="2018-11-13T15:47:00Z"/>
              <w:b/>
              <w:bCs/>
            </w:rPr>
          </w:rPrChange>
        </w:rPr>
        <w:pPrChange w:id="453" w:author="Yoav Ram" w:date="2018-11-13T15:48:00Z">
          <w:pPr/>
        </w:pPrChange>
      </w:pPr>
      <m:oMath>
        <m:r>
          <w:ins w:id="454" w:author="Yoav Ram" w:date="2018-11-13T15:48:00Z">
            <w:rPr>
              <w:rFonts w:ascii="Cambria Math" w:hAnsi="Cambria Math"/>
            </w:rPr>
            <m:t>W=</m:t>
          </w:ins>
        </m:r>
        <m:f>
          <m:fPr>
            <m:ctrlPr>
              <w:ins w:id="455" w:author="Yoav Ram" w:date="2018-11-13T15:48:00Z">
                <w:rPr>
                  <w:rFonts w:ascii="Cambria Math" w:hAnsi="Cambria Math"/>
                  <w:i/>
                  <w:iCs/>
                </w:rPr>
              </w:ins>
            </m:ctrlPr>
          </m:fPr>
          <m:num>
            <m:sSub>
              <m:sSubPr>
                <m:ctrlPr>
                  <w:ins w:id="456" w:author="Yoav Ram" w:date="2018-11-13T15:48:00Z">
                    <w:rPr>
                      <w:rFonts w:ascii="Cambria Math" w:hAnsi="Cambria Math"/>
                      <w:i/>
                      <w:iCs/>
                    </w:rPr>
                  </w:ins>
                </m:ctrlPr>
              </m:sSubPr>
              <m:e>
                <m:r>
                  <w:ins w:id="457" w:author="Yoav Ram" w:date="2018-11-13T15:48:00Z">
                    <w:rPr>
                      <w:rFonts w:ascii="Cambria Math" w:hAnsi="Cambria Math"/>
                    </w:rPr>
                    <m:t>m</m:t>
                  </w:ins>
                </m:r>
              </m:e>
              <m:sub>
                <m:r>
                  <w:ins w:id="458" w:author="Yoav Ram" w:date="2018-11-13T15:48:00Z">
                    <w:rPr>
                      <w:rFonts w:ascii="Cambria Math" w:hAnsi="Cambria Math"/>
                    </w:rPr>
                    <m:t>1</m:t>
                  </w:ins>
                </m:r>
              </m:sub>
            </m:sSub>
          </m:num>
          <m:den>
            <m:sSub>
              <m:sSubPr>
                <m:ctrlPr>
                  <w:ins w:id="459" w:author="Yoav Ram" w:date="2018-11-13T15:48:00Z">
                    <w:rPr>
                      <w:rFonts w:ascii="Cambria Math" w:hAnsi="Cambria Math"/>
                      <w:i/>
                      <w:iCs/>
                    </w:rPr>
                  </w:ins>
                </m:ctrlPr>
              </m:sSubPr>
              <m:e>
                <m:r>
                  <w:ins w:id="460" w:author="Yoav Ram" w:date="2018-11-13T15:48:00Z">
                    <w:rPr>
                      <w:rFonts w:ascii="Cambria Math" w:hAnsi="Cambria Math"/>
                    </w:rPr>
                    <m:t>m</m:t>
                  </w:ins>
                </m:r>
              </m:e>
              <m:sub>
                <m:r>
                  <w:ins w:id="461" w:author="Yoav Ram" w:date="2018-11-13T15:48:00Z">
                    <w:rPr>
                      <w:rFonts w:ascii="Cambria Math" w:hAnsi="Cambria Math"/>
                    </w:rPr>
                    <m:t>2</m:t>
                  </w:ins>
                </m:r>
              </m:sub>
            </m:sSub>
          </m:den>
        </m:f>
        <m:r>
          <w:ins w:id="462" w:author="Yoav Ram" w:date="2018-11-13T15:48:00Z">
            <w:rPr>
              <w:rFonts w:ascii="Cambria Math" w:hAnsi="Cambria Math"/>
            </w:rPr>
            <m:t>=</m:t>
          </w:ins>
        </m:r>
        <m:f>
          <m:fPr>
            <m:ctrlPr>
              <w:ins w:id="463" w:author="Yoav Ram" w:date="2018-11-13T15:48:00Z">
                <w:rPr>
                  <w:rFonts w:ascii="Cambria Math" w:hAnsi="Cambria Math"/>
                  <w:i/>
                  <w:iCs/>
                </w:rPr>
              </w:ins>
            </m:ctrlPr>
          </m:fPr>
          <m:num>
            <m:func>
              <m:funcPr>
                <m:ctrlPr>
                  <w:ins w:id="464" w:author="Yoav Ram" w:date="2018-11-13T15:48:00Z">
                    <w:rPr>
                      <w:rFonts w:ascii="Cambria Math" w:hAnsi="Cambria Math"/>
                      <w:i/>
                      <w:iCs/>
                    </w:rPr>
                  </w:ins>
                </m:ctrlPr>
              </m:funcPr>
              <m:fName>
                <m:r>
                  <w:ins w:id="465" w:author="Yoav Ram" w:date="2018-11-13T15:48:00Z">
                    <m:rPr>
                      <m:sty m:val="p"/>
                    </m:rPr>
                    <w:rPr>
                      <w:rFonts w:ascii="Cambria Math" w:hAnsi="Cambria Math"/>
                    </w:rPr>
                    <m:t>log</m:t>
                  </w:ins>
                </m:r>
              </m:fName>
              <m:e>
                <m:d>
                  <m:dPr>
                    <m:ctrlPr>
                      <w:ins w:id="466" w:author="Yoav Ram" w:date="2018-11-13T15:48:00Z">
                        <w:rPr>
                          <w:rFonts w:ascii="Cambria Math" w:hAnsi="Cambria Math"/>
                          <w:i/>
                          <w:iCs/>
                        </w:rPr>
                      </w:ins>
                    </m:ctrlPr>
                  </m:dPr>
                  <m:e>
                    <m:f>
                      <m:fPr>
                        <m:ctrlPr>
                          <w:ins w:id="467" w:author="Yoav Ram" w:date="2018-11-13T15:48:00Z">
                            <w:rPr>
                              <w:rFonts w:ascii="Cambria Math" w:hAnsi="Cambria Math"/>
                              <w:i/>
                              <w:iCs/>
                            </w:rPr>
                          </w:ins>
                        </m:ctrlPr>
                      </m:fPr>
                      <m:num>
                        <m:sSub>
                          <m:sSubPr>
                            <m:ctrlPr>
                              <w:ins w:id="468" w:author="Yoav Ram" w:date="2018-11-13T15:48:00Z">
                                <w:rPr>
                                  <w:rFonts w:ascii="Cambria Math" w:hAnsi="Cambria Math"/>
                                  <w:i/>
                                  <w:iCs/>
                                </w:rPr>
                              </w:ins>
                            </m:ctrlPr>
                          </m:sSubPr>
                          <m:e>
                            <m:r>
                              <w:ins w:id="469" w:author="Yoav Ram" w:date="2018-11-13T15:48:00Z">
                                <w:rPr>
                                  <w:rFonts w:ascii="Cambria Math" w:hAnsi="Cambria Math"/>
                                </w:rPr>
                                <m:t>N</m:t>
                              </w:ins>
                            </m:r>
                          </m:e>
                          <m:sub>
                            <m:r>
                              <w:ins w:id="470" w:author="Yoav Ram" w:date="2018-11-13T15:48:00Z">
                                <w:rPr>
                                  <w:rFonts w:ascii="Cambria Math" w:hAnsi="Cambria Math"/>
                                </w:rPr>
                                <m:t>1</m:t>
                              </w:ins>
                            </m:r>
                          </m:sub>
                        </m:sSub>
                        <m:d>
                          <m:dPr>
                            <m:ctrlPr>
                              <w:ins w:id="471" w:author="Yoav Ram" w:date="2018-11-13T15:48:00Z">
                                <w:rPr>
                                  <w:rFonts w:ascii="Cambria Math" w:hAnsi="Cambria Math"/>
                                  <w:i/>
                                  <w:iCs/>
                                </w:rPr>
                              </w:ins>
                            </m:ctrlPr>
                          </m:dPr>
                          <m:e>
                            <m:r>
                              <w:ins w:id="472" w:author="Yoav Ram" w:date="2018-11-13T15:48:00Z">
                                <w:rPr>
                                  <w:rFonts w:ascii="Cambria Math" w:hAnsi="Cambria Math"/>
                                </w:rPr>
                                <m:t>24</m:t>
                              </w:ins>
                            </m:r>
                          </m:e>
                        </m:d>
                      </m:num>
                      <m:den>
                        <m:sSub>
                          <m:sSubPr>
                            <m:ctrlPr>
                              <w:ins w:id="473" w:author="Yoav Ram" w:date="2018-11-13T15:48:00Z">
                                <w:rPr>
                                  <w:rFonts w:ascii="Cambria Math" w:hAnsi="Cambria Math"/>
                                  <w:i/>
                                  <w:iCs/>
                                </w:rPr>
                              </w:ins>
                            </m:ctrlPr>
                          </m:sSubPr>
                          <m:e>
                            <m:r>
                              <w:ins w:id="474" w:author="Yoav Ram" w:date="2018-11-13T15:48:00Z">
                                <w:rPr>
                                  <w:rFonts w:ascii="Cambria Math" w:hAnsi="Cambria Math"/>
                                </w:rPr>
                                <m:t>N</m:t>
                              </w:ins>
                            </m:r>
                          </m:e>
                          <m:sub>
                            <m:r>
                              <w:ins w:id="475" w:author="Yoav Ram" w:date="2018-11-13T15:48:00Z">
                                <w:rPr>
                                  <w:rFonts w:ascii="Cambria Math" w:hAnsi="Cambria Math"/>
                                </w:rPr>
                                <m:t>1</m:t>
                              </w:ins>
                            </m:r>
                          </m:sub>
                        </m:sSub>
                        <m:d>
                          <m:dPr>
                            <m:ctrlPr>
                              <w:ins w:id="476" w:author="Yoav Ram" w:date="2018-11-13T15:48:00Z">
                                <w:rPr>
                                  <w:rFonts w:ascii="Cambria Math" w:hAnsi="Cambria Math"/>
                                  <w:i/>
                                  <w:iCs/>
                                </w:rPr>
                              </w:ins>
                            </m:ctrlPr>
                          </m:dPr>
                          <m:e>
                            <m:r>
                              <w:ins w:id="477" w:author="Yoav Ram" w:date="2018-11-13T15:48:00Z">
                                <w:rPr>
                                  <w:rFonts w:ascii="Cambria Math" w:hAnsi="Cambria Math"/>
                                </w:rPr>
                                <m:t>0</m:t>
                              </w:ins>
                            </m:r>
                          </m:e>
                        </m:d>
                      </m:den>
                    </m:f>
                  </m:e>
                </m:d>
              </m:e>
            </m:func>
          </m:num>
          <m:den>
            <m:func>
              <m:funcPr>
                <m:ctrlPr>
                  <w:ins w:id="478" w:author="Yoav Ram" w:date="2018-11-13T15:48:00Z">
                    <w:rPr>
                      <w:rFonts w:ascii="Cambria Math" w:hAnsi="Cambria Math"/>
                      <w:i/>
                      <w:iCs/>
                    </w:rPr>
                  </w:ins>
                </m:ctrlPr>
              </m:funcPr>
              <m:fName>
                <m:r>
                  <w:ins w:id="479" w:author="Yoav Ram" w:date="2018-11-13T15:48:00Z">
                    <m:rPr>
                      <m:sty m:val="p"/>
                    </m:rPr>
                    <w:rPr>
                      <w:rFonts w:ascii="Cambria Math" w:hAnsi="Cambria Math"/>
                    </w:rPr>
                    <m:t>log</m:t>
                  </w:ins>
                </m:r>
              </m:fName>
              <m:e>
                <m:d>
                  <m:dPr>
                    <m:ctrlPr>
                      <w:ins w:id="480" w:author="Yoav Ram" w:date="2018-11-13T15:48:00Z">
                        <w:rPr>
                          <w:rFonts w:ascii="Cambria Math" w:hAnsi="Cambria Math"/>
                          <w:i/>
                          <w:iCs/>
                        </w:rPr>
                      </w:ins>
                    </m:ctrlPr>
                  </m:dPr>
                  <m:e>
                    <m:f>
                      <m:fPr>
                        <m:ctrlPr>
                          <w:ins w:id="481" w:author="Yoav Ram" w:date="2018-11-13T15:48:00Z">
                            <w:rPr>
                              <w:rFonts w:ascii="Cambria Math" w:hAnsi="Cambria Math"/>
                              <w:i/>
                              <w:iCs/>
                            </w:rPr>
                          </w:ins>
                        </m:ctrlPr>
                      </m:fPr>
                      <m:num>
                        <m:sSub>
                          <m:sSubPr>
                            <m:ctrlPr>
                              <w:ins w:id="482" w:author="Yoav Ram" w:date="2018-11-13T15:48:00Z">
                                <w:rPr>
                                  <w:rFonts w:ascii="Cambria Math" w:hAnsi="Cambria Math"/>
                                  <w:i/>
                                  <w:iCs/>
                                </w:rPr>
                              </w:ins>
                            </m:ctrlPr>
                          </m:sSubPr>
                          <m:e>
                            <m:r>
                              <w:ins w:id="483" w:author="Yoav Ram" w:date="2018-11-13T15:48:00Z">
                                <w:rPr>
                                  <w:rFonts w:ascii="Cambria Math" w:hAnsi="Cambria Math"/>
                                </w:rPr>
                                <m:t>N</m:t>
                              </w:ins>
                            </m:r>
                          </m:e>
                          <m:sub>
                            <m:r>
                              <w:ins w:id="484" w:author="Yoav Ram" w:date="2018-11-13T15:48:00Z">
                                <w:rPr>
                                  <w:rFonts w:ascii="Cambria Math" w:hAnsi="Cambria Math"/>
                                </w:rPr>
                                <m:t>2</m:t>
                              </w:ins>
                            </m:r>
                          </m:sub>
                        </m:sSub>
                        <m:d>
                          <m:dPr>
                            <m:ctrlPr>
                              <w:ins w:id="485" w:author="Yoav Ram" w:date="2018-11-13T15:48:00Z">
                                <w:rPr>
                                  <w:rFonts w:ascii="Cambria Math" w:hAnsi="Cambria Math"/>
                                  <w:i/>
                                  <w:iCs/>
                                </w:rPr>
                              </w:ins>
                            </m:ctrlPr>
                          </m:dPr>
                          <m:e>
                            <m:r>
                              <w:ins w:id="486" w:author="Yoav Ram" w:date="2018-11-13T15:48:00Z">
                                <w:rPr>
                                  <w:rFonts w:ascii="Cambria Math" w:hAnsi="Cambria Math"/>
                                </w:rPr>
                                <m:t>24</m:t>
                              </w:ins>
                            </m:r>
                          </m:e>
                        </m:d>
                      </m:num>
                      <m:den>
                        <m:sSub>
                          <m:sSubPr>
                            <m:ctrlPr>
                              <w:ins w:id="487" w:author="Yoav Ram" w:date="2018-11-13T15:48:00Z">
                                <w:rPr>
                                  <w:rFonts w:ascii="Cambria Math" w:hAnsi="Cambria Math"/>
                                  <w:i/>
                                  <w:iCs/>
                                </w:rPr>
                              </w:ins>
                            </m:ctrlPr>
                          </m:sSubPr>
                          <m:e>
                            <m:r>
                              <w:ins w:id="488" w:author="Yoav Ram" w:date="2018-11-13T15:48:00Z">
                                <w:rPr>
                                  <w:rFonts w:ascii="Cambria Math" w:hAnsi="Cambria Math"/>
                                </w:rPr>
                                <m:t>N</m:t>
                              </w:ins>
                            </m:r>
                          </m:e>
                          <m:sub>
                            <m:r>
                              <w:ins w:id="489" w:author="Yoav Ram" w:date="2018-11-13T15:48:00Z">
                                <w:rPr>
                                  <w:rFonts w:ascii="Cambria Math" w:hAnsi="Cambria Math"/>
                                </w:rPr>
                                <m:t>2</m:t>
                              </w:ins>
                            </m:r>
                          </m:sub>
                        </m:sSub>
                        <m:d>
                          <m:dPr>
                            <m:ctrlPr>
                              <w:ins w:id="490" w:author="Yoav Ram" w:date="2018-11-13T15:48:00Z">
                                <w:rPr>
                                  <w:rFonts w:ascii="Cambria Math" w:hAnsi="Cambria Math"/>
                                  <w:i/>
                                  <w:iCs/>
                                </w:rPr>
                              </w:ins>
                            </m:ctrlPr>
                          </m:dPr>
                          <m:e>
                            <m:r>
                              <w:ins w:id="491" w:author="Yoav Ram" w:date="2018-11-13T15:48:00Z">
                                <w:rPr>
                                  <w:rFonts w:ascii="Cambria Math" w:hAnsi="Cambria Math"/>
                                </w:rPr>
                                <m:t>0</m:t>
                              </w:ins>
                            </m:r>
                          </m:e>
                        </m:d>
                      </m:den>
                    </m:f>
                  </m:e>
                </m:d>
              </m:e>
            </m:func>
          </m:den>
        </m:f>
        <m:r>
          <w:ins w:id="492" w:author="Yoav Ram" w:date="2018-11-13T15:48:00Z">
            <w:rPr>
              <w:rFonts w:ascii="Cambria Math" w:hAnsi="Cambria Math"/>
            </w:rPr>
            <m:t>.</m:t>
          </w:ins>
        </m:r>
      </m:oMath>
      <w:ins w:id="493" w:author="Yoav Ram" w:date="2018-11-13T15:47:00Z">
        <w:r w:rsidRPr="0025589C">
          <w:t xml:space="preserve">                                    </w:t>
        </w:r>
      </w:ins>
      <w:ins w:id="494" w:author="Yoav Ram" w:date="2018-11-13T15:48:00Z">
        <w:r>
          <w:tab/>
        </w:r>
        <w:r>
          <w:tab/>
        </w:r>
      </w:ins>
      <w:ins w:id="495" w:author="Yoav Ram" w:date="2018-11-13T15:47:00Z">
        <w:r w:rsidRPr="0025589C">
          <w:t xml:space="preserve">    </w:t>
        </w:r>
        <w:r>
          <w:t>(</w:t>
        </w:r>
      </w:ins>
      <w:ins w:id="496" w:author="Yoav Ram" w:date="2018-11-13T15:48:00Z">
        <w:r>
          <w:t>4</w:t>
        </w:r>
      </w:ins>
      <w:ins w:id="497" w:author="Yoav Ram" w:date="2018-11-13T15:47:00Z">
        <w:r>
          <w:t>)</w:t>
        </w:r>
      </w:ins>
    </w:p>
    <w:p w14:paraId="0D7EEC59" w14:textId="3C5CF80D" w:rsidR="00577A2C" w:rsidRPr="006E7346" w:rsidRDefault="00577A2C" w:rsidP="0079638A">
      <w:pPr>
        <w:rPr>
          <w:ins w:id="498" w:author="Yoav Ram" w:date="2018-11-13T15:29:00Z"/>
        </w:rPr>
      </w:pPr>
      <w:ins w:id="499" w:author="Yoav Ram" w:date="2018-11-13T15:25:00Z">
        <w:r w:rsidRPr="00BF6B81">
          <w:rPr>
            <w:b/>
            <w:bCs/>
          </w:rPr>
          <w:t>Experimental validation</w:t>
        </w:r>
      </w:ins>
      <w:ins w:id="500" w:author="Yoav Ram" w:date="2018-11-13T15:30:00Z">
        <w:r>
          <w:rPr>
            <w:b/>
            <w:bCs/>
          </w:rPr>
          <w:t>: relative fitness</w:t>
        </w:r>
      </w:ins>
      <w:ins w:id="501" w:author="Yoav Ram" w:date="2018-11-13T15:25:00Z">
        <w:r w:rsidRPr="00BF6B81">
          <w:rPr>
            <w:b/>
            <w:bCs/>
          </w:rPr>
          <w:t>.</w:t>
        </w:r>
        <w:r>
          <w:rPr>
            <w:b/>
            <w:bCs/>
          </w:rPr>
          <w:t xml:space="preserve"> </w:t>
        </w:r>
      </w:ins>
      <w:ins w:id="502" w:author="Yoav Ram" w:date="2018-11-13T15:49:00Z">
        <w:r w:rsidR="006E7346">
          <w:t xml:space="preserve">To validate the use of this new approach for estimation of relative fitness in </w:t>
        </w:r>
        <w:proofErr w:type="spellStart"/>
        <w:r w:rsidR="006E7346">
          <w:rPr>
            <w:i/>
            <w:iCs/>
          </w:rPr>
          <w:t>lacI</w:t>
        </w:r>
        <w:r w:rsidR="006E7346">
          <w:t>+</w:t>
        </w:r>
        <w:r w:rsidR="006E7346">
          <w:rPr>
            <w:vertAlign w:val="subscript"/>
          </w:rPr>
          <w:t>ev</w:t>
        </w:r>
        <w:proofErr w:type="spellEnd"/>
        <w:r w:rsidR="006E7346">
          <w:rPr>
            <w:vertAlign w:val="subscript"/>
          </w:rPr>
          <w:t xml:space="preserve"> </w:t>
        </w:r>
        <w:r w:rsidR="006E7346">
          <w:t>stra</w:t>
        </w:r>
      </w:ins>
      <w:ins w:id="503" w:author="Yoav Ram" w:date="2018-11-13T15:50:00Z">
        <w:r w:rsidR="006E7346">
          <w:t xml:space="preserve">ins, they were mutated to </w:t>
        </w:r>
        <w:proofErr w:type="spellStart"/>
        <w:r w:rsidR="006E7346">
          <w:rPr>
            <w:i/>
            <w:iCs/>
          </w:rPr>
          <w:t>lacI</w:t>
        </w:r>
        <w:proofErr w:type="spellEnd"/>
        <w:r w:rsidR="006E7346">
          <w:t>-</w:t>
        </w:r>
      </w:ins>
      <w:ins w:id="504" w:author="Yoav Ram" w:date="2018-11-13T15:51:00Z">
        <w:r w:rsidR="006E7346">
          <w:t xml:space="preserve">. For each pair of wildtype and mutant, growth curves were measured in mono-culture, and competition experiments were </w:t>
        </w:r>
        <w:r w:rsidR="006E7346">
          <w:lastRenderedPageBreak/>
          <w:t xml:space="preserve">conducted in mixed-culture. </w:t>
        </w:r>
      </w:ins>
      <w:ins w:id="505" w:author="Yoav Ram" w:date="2018-11-13T15:52:00Z">
        <w:r w:rsidR="006E7346">
          <w:t xml:space="preserve">Our approach was then used to predict competition results from the growth curves data. </w:t>
        </w:r>
      </w:ins>
      <w:ins w:id="506" w:author="Yoav Ram" w:date="2018-11-13T15:53:00Z">
        <w:r w:rsidR="006E7346">
          <w:fldChar w:fldCharType="begin"/>
        </w:r>
        <w:r w:rsidR="006E7346">
          <w:instrText xml:space="preserve"> REF _Ref529887764 \h </w:instrText>
        </w:r>
      </w:ins>
      <w:r w:rsidR="006E7346">
        <w:fldChar w:fldCharType="separate"/>
      </w:r>
      <w:ins w:id="507" w:author="Yoav Ram" w:date="2018-11-13T15:53:00Z">
        <w:r w:rsidR="006E7346" w:rsidRPr="00577A2C">
          <w:rPr>
            <w:color w:val="000000" w:themeColor="text1"/>
            <w:sz w:val="22"/>
            <w:szCs w:val="22"/>
            <w:rPrChange w:id="508" w:author="Yoav Ram" w:date="2018-11-13T15:30:00Z">
              <w:rPr/>
            </w:rPrChange>
          </w:rPr>
          <w:t xml:space="preserve">Figure </w:t>
        </w:r>
        <w:r w:rsidR="006E7346" w:rsidRPr="00577A2C">
          <w:rPr>
            <w:color w:val="000000" w:themeColor="text1"/>
            <w:sz w:val="22"/>
            <w:szCs w:val="22"/>
            <w:rPrChange w:id="509" w:author="Yoav Ram" w:date="2018-11-13T15:30:00Z">
              <w:rPr>
                <w:noProof/>
              </w:rPr>
            </w:rPrChange>
          </w:rPr>
          <w:t>6</w:t>
        </w:r>
        <w:r w:rsidR="006E7346">
          <w:fldChar w:fldCharType="end"/>
        </w:r>
      </w:ins>
      <w:ins w:id="510" w:author="Yoav Ram" w:date="2018-11-13T15:54:00Z">
        <w:r w:rsidR="006E7346">
          <w:t xml:space="preserve"> compares relative fitness </w:t>
        </w:r>
      </w:ins>
      <w:ins w:id="511" w:author="Yoav Ram" w:date="2018-11-13T15:55:00Z">
        <w:r w:rsidR="006E7346">
          <w:t xml:space="preserve">of a </w:t>
        </w:r>
        <w:proofErr w:type="spellStart"/>
        <w:r w:rsidR="006E7346">
          <w:rPr>
            <w:i/>
            <w:iCs/>
          </w:rPr>
          <w:t>lacI</w:t>
        </w:r>
        <w:proofErr w:type="spellEnd"/>
        <w:r w:rsidR="006E7346">
          <w:rPr>
            <w:i/>
            <w:iCs/>
          </w:rPr>
          <w:t>-</w:t>
        </w:r>
        <w:r w:rsidR="006E7346">
          <w:t xml:space="preserve"> mutant</w:t>
        </w:r>
      </w:ins>
      <w:ins w:id="512" w:author="Yoav Ram" w:date="2018-11-13T15:54:00Z">
        <w:r w:rsidR="006E7346">
          <w:t xml:space="preserve"> from the competition experiments (filled circles) and from the predicted competition results (open circles) in the ance</w:t>
        </w:r>
      </w:ins>
      <w:ins w:id="513" w:author="Yoav Ram" w:date="2018-11-13T15:55:00Z">
        <w:r w:rsidR="006E7346">
          <w:t>stor and seven evolved strains.</w:t>
        </w:r>
      </w:ins>
      <w:ins w:id="514" w:author="Yoav Ram" w:date="2018-11-13T16:00:00Z">
        <w:r w:rsidR="00872EE1">
          <w:t xml:space="preserve"> Clearly, estimates from </w:t>
        </w:r>
      </w:ins>
      <w:ins w:id="515" w:author="Yoav Ram" w:date="2018-11-13T16:02:00Z">
        <w:r w:rsidR="00872EE1">
          <w:t xml:space="preserve">model and </w:t>
        </w:r>
      </w:ins>
      <w:ins w:id="516" w:author="Yoav Ram" w:date="2018-11-13T16:00:00Z">
        <w:r w:rsidR="00872EE1">
          <w:t>experiment</w:t>
        </w:r>
      </w:ins>
      <w:ins w:id="517" w:author="Yoav Ram" w:date="2018-11-13T16:02:00Z">
        <w:r w:rsidR="00872EE1">
          <w:t>s are very similar.</w:t>
        </w:r>
      </w:ins>
    </w:p>
    <w:p w14:paraId="411EBACD" w14:textId="77777777" w:rsidR="00577A2C" w:rsidRPr="00577A2C" w:rsidRDefault="00577A2C" w:rsidP="00C37E88">
      <w:pPr>
        <w:ind w:firstLine="0"/>
        <w:rPr>
          <w:ins w:id="518" w:author="Yoav Ram" w:date="2018-11-13T15:25:00Z"/>
        </w:rPr>
        <w:pPrChange w:id="519" w:author="Yoav Ram" w:date="2018-11-13T16:53:00Z">
          <w:pPr/>
        </w:pPrChange>
      </w:pPr>
    </w:p>
    <w:p w14:paraId="4AE0D496" w14:textId="77777777" w:rsidR="00577A2C" w:rsidRDefault="00577A2C">
      <w:pPr>
        <w:keepNext/>
        <w:jc w:val="center"/>
        <w:rPr>
          <w:ins w:id="520" w:author="Yoav Ram" w:date="2018-11-13T15:30:00Z"/>
        </w:rPr>
        <w:pPrChange w:id="521" w:author="Yoav Ram" w:date="2018-11-13T15:30:00Z">
          <w:pPr>
            <w:jc w:val="center"/>
          </w:pPr>
        </w:pPrChange>
      </w:pPr>
      <w:ins w:id="522" w:author="Yoav Ram" w:date="2018-11-13T15:29:00Z">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ins>
    </w:p>
    <w:p w14:paraId="0B43EDC5" w14:textId="5A2EFF1F" w:rsidR="005E07AB" w:rsidRDefault="00577A2C" w:rsidP="00577A2C">
      <w:pPr>
        <w:pStyle w:val="Caption"/>
        <w:jc w:val="center"/>
        <w:rPr>
          <w:ins w:id="523" w:author="Yoav Ram" w:date="2018-11-13T16:43:00Z"/>
          <w:b w:val="0"/>
          <w:bCs w:val="0"/>
          <w:color w:val="000000" w:themeColor="text1"/>
          <w:sz w:val="22"/>
          <w:szCs w:val="22"/>
        </w:rPr>
      </w:pPr>
      <w:bookmarkStart w:id="524" w:name="_Ref529887764"/>
      <w:ins w:id="525" w:author="Yoav Ram" w:date="2018-11-13T15:30:00Z">
        <w:r w:rsidRPr="00577A2C">
          <w:rPr>
            <w:color w:val="000000" w:themeColor="text1"/>
            <w:sz w:val="22"/>
            <w:szCs w:val="22"/>
            <w:rPrChange w:id="526" w:author="Yoav Ram" w:date="2018-11-13T15:30:00Z">
              <w:rPr/>
            </w:rPrChange>
          </w:rPr>
          <w:t xml:space="preserve">Figure </w:t>
        </w:r>
        <w:r w:rsidRPr="00577A2C">
          <w:rPr>
            <w:color w:val="000000" w:themeColor="text1"/>
            <w:sz w:val="22"/>
            <w:szCs w:val="22"/>
            <w:rPrChange w:id="527" w:author="Yoav Ram" w:date="2018-11-13T15:30:00Z">
              <w:rPr/>
            </w:rPrChange>
          </w:rPr>
          <w:fldChar w:fldCharType="begin"/>
        </w:r>
        <w:r w:rsidRPr="00577A2C">
          <w:rPr>
            <w:color w:val="000000" w:themeColor="text1"/>
            <w:sz w:val="22"/>
            <w:szCs w:val="22"/>
            <w:rPrChange w:id="528" w:author="Yoav Ram" w:date="2018-11-13T15:30:00Z">
              <w:rPr/>
            </w:rPrChange>
          </w:rPr>
          <w:instrText xml:space="preserve"> SEQ Figure \* ARABIC </w:instrText>
        </w:r>
      </w:ins>
      <w:r w:rsidRPr="00577A2C">
        <w:rPr>
          <w:color w:val="000000" w:themeColor="text1"/>
          <w:sz w:val="22"/>
          <w:szCs w:val="22"/>
          <w:rPrChange w:id="529" w:author="Yoav Ram" w:date="2018-11-13T15:30:00Z">
            <w:rPr/>
          </w:rPrChange>
        </w:rPr>
        <w:fldChar w:fldCharType="separate"/>
      </w:r>
      <w:ins w:id="530" w:author="Yoav Ram" w:date="2018-11-13T16:32:00Z">
        <w:r w:rsidR="00C94948">
          <w:rPr>
            <w:noProof/>
            <w:color w:val="000000" w:themeColor="text1"/>
            <w:sz w:val="22"/>
            <w:szCs w:val="22"/>
          </w:rPr>
          <w:t>6</w:t>
        </w:r>
      </w:ins>
      <w:ins w:id="531" w:author="Yoav Ram" w:date="2018-11-13T15:30:00Z">
        <w:r w:rsidRPr="00577A2C">
          <w:rPr>
            <w:color w:val="000000" w:themeColor="text1"/>
            <w:sz w:val="22"/>
            <w:szCs w:val="22"/>
            <w:rPrChange w:id="532" w:author="Yoav Ram" w:date="2018-11-13T15:30:00Z">
              <w:rPr/>
            </w:rPrChange>
          </w:rPr>
          <w:fldChar w:fldCharType="end"/>
        </w:r>
        <w:bookmarkEnd w:id="524"/>
        <w:r>
          <w:rPr>
            <w:color w:val="000000" w:themeColor="text1"/>
            <w:sz w:val="22"/>
            <w:szCs w:val="22"/>
          </w:rPr>
          <w:t xml:space="preserve">. </w:t>
        </w:r>
      </w:ins>
      <w:ins w:id="533" w:author="Yoav Ram" w:date="2018-11-13T15:31:00Z">
        <w:r w:rsidR="001C0C2F">
          <w:rPr>
            <w:color w:val="000000" w:themeColor="text1"/>
            <w:sz w:val="22"/>
            <w:szCs w:val="22"/>
          </w:rPr>
          <w:t>Predicting relative f</w:t>
        </w:r>
      </w:ins>
      <w:ins w:id="534" w:author="Yoav Ram" w:date="2018-11-13T15:30:00Z">
        <w:r>
          <w:rPr>
            <w:color w:val="000000" w:themeColor="text1"/>
            <w:sz w:val="22"/>
            <w:szCs w:val="22"/>
          </w:rPr>
          <w:t>itness</w:t>
        </w:r>
      </w:ins>
      <w:ins w:id="535" w:author="Yoav Ram" w:date="2018-11-13T15:31:00Z">
        <w:r w:rsidR="001C0C2F">
          <w:rPr>
            <w:color w:val="000000" w:themeColor="text1"/>
            <w:sz w:val="22"/>
            <w:szCs w:val="22"/>
          </w:rPr>
          <w:t>.</w:t>
        </w:r>
      </w:ins>
      <w:ins w:id="536" w:author="Yoav Ram" w:date="2018-11-13T16:02:00Z">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ins>
      <w:ins w:id="537" w:author="Yoav Ram" w:date="2018-11-13T16:03:00Z">
        <w:r w:rsidR="00872EE1">
          <w:rPr>
            <w:b w:val="0"/>
            <w:bCs w:val="0"/>
            <w:color w:val="000000" w:themeColor="text1"/>
            <w:sz w:val="22"/>
            <w:szCs w:val="22"/>
          </w:rPr>
          <w:t xml:space="preserve">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w:t>
        </w:r>
      </w:ins>
      <w:ins w:id="538" w:author="Yoav Ram" w:date="2018-11-13T16:05:00Z">
        <w:r w:rsidR="00872EE1">
          <w:rPr>
            <w:b w:val="0"/>
            <w:bCs w:val="0"/>
            <w:color w:val="000000" w:themeColor="text1"/>
            <w:sz w:val="22"/>
            <w:szCs w:val="22"/>
          </w:rPr>
          <w:t>mutants relative to their</w:t>
        </w:r>
      </w:ins>
      <w:ins w:id="539" w:author="Yoav Ram" w:date="2018-11-13T16:03:00Z">
        <w:r w:rsidR="00872EE1">
          <w:rPr>
            <w:b w:val="0"/>
            <w:bCs w:val="0"/>
            <w:color w:val="000000" w:themeColor="text1"/>
            <w:sz w:val="22"/>
            <w:szCs w:val="22"/>
          </w:rPr>
          <w:t xml:space="preserve"> </w:t>
        </w:r>
        <w:proofErr w:type="spellStart"/>
        <w:r w:rsidR="00872EE1">
          <w:rPr>
            <w:b w:val="0"/>
            <w:bCs w:val="0"/>
            <w:i/>
            <w:iCs/>
            <w:color w:val="000000" w:themeColor="text1"/>
            <w:sz w:val="22"/>
            <w:szCs w:val="22"/>
          </w:rPr>
          <w:t>lacI+</w:t>
        </w:r>
        <w:r w:rsidR="00872EE1">
          <w:rPr>
            <w:b w:val="0"/>
            <w:bCs w:val="0"/>
            <w:i/>
            <w:iCs/>
            <w:color w:val="000000" w:themeColor="text1"/>
            <w:sz w:val="22"/>
            <w:szCs w:val="22"/>
            <w:vertAlign w:val="subscript"/>
          </w:rPr>
          <w:t>ev</w:t>
        </w:r>
        <w:proofErr w:type="spellEnd"/>
        <w:r w:rsidR="00872EE1">
          <w:rPr>
            <w:b w:val="0"/>
            <w:bCs w:val="0"/>
            <w:color w:val="000000" w:themeColor="text1"/>
            <w:sz w:val="22"/>
            <w:szCs w:val="22"/>
            <w:vertAlign w:val="subscript"/>
          </w:rPr>
          <w:t xml:space="preserve"> </w:t>
        </w:r>
      </w:ins>
      <w:ins w:id="540" w:author="Yoav Ram" w:date="2018-11-13T16:05:00Z">
        <w:r w:rsidR="00872EE1">
          <w:rPr>
            <w:b w:val="0"/>
            <w:bCs w:val="0"/>
            <w:color w:val="000000" w:themeColor="text1"/>
            <w:sz w:val="22"/>
            <w:szCs w:val="22"/>
          </w:rPr>
          <w:t xml:space="preserve">wildtypes </w:t>
        </w:r>
      </w:ins>
      <w:ins w:id="541" w:author="Yoav Ram" w:date="2018-11-13T16:03:00Z">
        <w:r w:rsidR="00872EE1">
          <w:rPr>
            <w:b w:val="0"/>
            <w:bCs w:val="0"/>
            <w:color w:val="000000" w:themeColor="text1"/>
            <w:sz w:val="22"/>
            <w:szCs w:val="22"/>
          </w:rPr>
          <w:t xml:space="preserve">for </w:t>
        </w:r>
      </w:ins>
      <w:ins w:id="542" w:author="Yoav Ram" w:date="2018-11-13T16:04:00Z">
        <w:r w:rsidR="00872EE1">
          <w:rPr>
            <w:b w:val="0"/>
            <w:bCs w:val="0"/>
            <w:color w:val="000000" w:themeColor="text1"/>
            <w:sz w:val="22"/>
            <w:szCs w:val="22"/>
          </w:rPr>
          <w:t xml:space="preserve">the ancestral strain and seven </w:t>
        </w:r>
      </w:ins>
      <w:ins w:id="543" w:author="Yoav Ram" w:date="2018-11-13T16:03:00Z">
        <w:r w:rsidR="00872EE1">
          <w:rPr>
            <w:b w:val="0"/>
            <w:bCs w:val="0"/>
            <w:color w:val="000000" w:themeColor="text1"/>
            <w:sz w:val="22"/>
            <w:szCs w:val="22"/>
          </w:rPr>
          <w:t>d</w:t>
        </w:r>
      </w:ins>
      <w:ins w:id="544" w:author="Yoav Ram" w:date="2018-11-13T16:04:00Z">
        <w:r w:rsidR="00872EE1">
          <w:rPr>
            <w:b w:val="0"/>
            <w:bCs w:val="0"/>
            <w:color w:val="000000" w:themeColor="text1"/>
            <w:sz w:val="22"/>
            <w:szCs w:val="22"/>
          </w:rPr>
          <w:t xml:space="preserve">ifferent </w:t>
        </w:r>
        <w:proofErr w:type="spellStart"/>
        <w:r w:rsidR="00872EE1">
          <w:rPr>
            <w:b w:val="0"/>
            <w:bCs w:val="0"/>
            <w:i/>
            <w:iCs/>
            <w:color w:val="000000" w:themeColor="text1"/>
            <w:sz w:val="22"/>
            <w:szCs w:val="22"/>
          </w:rPr>
          <w:t>lacI+</w:t>
        </w:r>
        <w:r w:rsidR="00872EE1">
          <w:rPr>
            <w:b w:val="0"/>
            <w:bCs w:val="0"/>
            <w:i/>
            <w:iCs/>
            <w:color w:val="000000" w:themeColor="text1"/>
            <w:sz w:val="22"/>
            <w:szCs w:val="22"/>
            <w:vertAlign w:val="subscript"/>
          </w:rPr>
          <w:t>ev</w:t>
        </w:r>
        <w:proofErr w:type="spellEnd"/>
        <w:r w:rsidR="00872EE1">
          <w:rPr>
            <w:b w:val="0"/>
            <w:bCs w:val="0"/>
            <w:i/>
            <w:iCs/>
            <w:color w:val="000000" w:themeColor="text1"/>
            <w:sz w:val="22"/>
            <w:szCs w:val="22"/>
          </w:rPr>
          <w:t xml:space="preserve">  </w:t>
        </w:r>
        <w:r w:rsidR="00872EE1" w:rsidRPr="00872EE1">
          <w:rPr>
            <w:b w:val="0"/>
            <w:bCs w:val="0"/>
            <w:i/>
            <w:iCs/>
            <w:color w:val="000000" w:themeColor="text1"/>
            <w:sz w:val="22"/>
            <w:szCs w:val="22"/>
            <w:rPrChange w:id="545" w:author="Yoav Ram" w:date="2018-11-13T16:04:00Z">
              <w:rPr>
                <w:color w:val="000000" w:themeColor="text1"/>
                <w:sz w:val="22"/>
                <w:szCs w:val="22"/>
              </w:rPr>
            </w:rPrChange>
          </w:rPr>
          <w:t>E. coli</w:t>
        </w:r>
        <w:r w:rsidR="00872EE1">
          <w:rPr>
            <w:b w:val="0"/>
            <w:bCs w:val="0"/>
            <w:color w:val="000000" w:themeColor="text1"/>
            <w:sz w:val="22"/>
            <w:szCs w:val="22"/>
          </w:rPr>
          <w:t xml:space="preserve"> strains. Open circles show estimated relative </w:t>
        </w:r>
      </w:ins>
      <w:ins w:id="546" w:author="Yoav Ram" w:date="2018-11-13T16:05:00Z">
        <w:r w:rsidR="00872EE1">
          <w:rPr>
            <w:b w:val="0"/>
            <w:bCs w:val="0"/>
            <w:color w:val="000000" w:themeColor="text1"/>
            <w:sz w:val="22"/>
            <w:szCs w:val="22"/>
          </w:rPr>
          <w:t xml:space="preserve">fitness </w:t>
        </w:r>
      </w:ins>
      <w:ins w:id="547" w:author="Yoav Ram" w:date="2018-11-13T16:06:00Z">
        <w:r w:rsidR="00872EE1">
          <w:rPr>
            <w:b w:val="0"/>
            <w:bCs w:val="0"/>
            <w:color w:val="000000" w:themeColor="text1"/>
            <w:sz w:val="22"/>
            <w:szCs w:val="22"/>
          </w:rPr>
          <w:t xml:space="preserve">calculated from relative </w:t>
        </w:r>
      </w:ins>
      <w:ins w:id="548" w:author="Yoav Ram" w:date="2018-11-13T16:05:00Z">
        <w:r w:rsidR="00872EE1">
          <w:rPr>
            <w:b w:val="0"/>
            <w:bCs w:val="0"/>
            <w:color w:val="000000" w:themeColor="text1"/>
            <w:sz w:val="22"/>
            <w:szCs w:val="22"/>
          </w:rPr>
          <w:t xml:space="preserve">growth </w:t>
        </w:r>
      </w:ins>
      <w:ins w:id="549" w:author="Yoav Ram" w:date="2018-11-13T16:06:00Z">
        <w:r w:rsidR="00872EE1">
          <w:rPr>
            <w:b w:val="0"/>
            <w:bCs w:val="0"/>
            <w:color w:val="000000" w:themeColor="text1"/>
            <w:sz w:val="22"/>
            <w:szCs w:val="22"/>
          </w:rPr>
          <w:t>predicted by our approach. Errors bars show 95% confidence intervals.</w:t>
        </w:r>
      </w:ins>
    </w:p>
    <w:p w14:paraId="57FE313C" w14:textId="77777777" w:rsidR="004E5529" w:rsidRPr="004E5529" w:rsidRDefault="004E5529">
      <w:pPr>
        <w:rPr>
          <w:ins w:id="550" w:author="Yoav Ram" w:date="2018-11-13T16:13:00Z"/>
          <w:b/>
          <w:bCs/>
          <w:rPrChange w:id="551" w:author="Yoav Ram" w:date="2018-11-13T16:43:00Z">
            <w:rPr>
              <w:ins w:id="552" w:author="Yoav Ram" w:date="2018-11-13T16:13:00Z"/>
              <w:b w:val="0"/>
              <w:bCs w:val="0"/>
              <w:color w:val="000000" w:themeColor="text1"/>
              <w:sz w:val="22"/>
              <w:szCs w:val="22"/>
            </w:rPr>
          </w:rPrChange>
        </w:rPr>
        <w:pPrChange w:id="553" w:author="Yoav Ram" w:date="2018-11-13T16:43:00Z">
          <w:pPr>
            <w:pStyle w:val="Caption"/>
            <w:jc w:val="center"/>
          </w:pPr>
        </w:pPrChange>
      </w:pPr>
    </w:p>
    <w:p w14:paraId="3EADF3B3" w14:textId="1AF99BEA" w:rsidR="004C78E5" w:rsidRDefault="004C78E5" w:rsidP="004C78E5">
      <w:pPr>
        <w:rPr>
          <w:ins w:id="554" w:author="Yoav Ram" w:date="2018-11-13T16:20:00Z"/>
        </w:rPr>
      </w:pPr>
      <w:ins w:id="555" w:author="Yoav Ram" w:date="2018-11-13T16:14:00Z">
        <w:r>
          <w:rPr>
            <w:b/>
            <w:bCs/>
          </w:rPr>
          <w:t>Fitness cost of expression.</w:t>
        </w:r>
        <w:r>
          <w:t xml:space="preserve"> </w:t>
        </w:r>
      </w:ins>
      <w:ins w:id="556" w:author="Yoav Ram" w:date="2018-11-13T16:15:00Z">
        <w:r w:rsidR="003F0C07">
          <w:t>To estimate t</w:t>
        </w:r>
      </w:ins>
      <w:ins w:id="557" w:author="Yoav Ram" w:date="2018-11-13T16:14:00Z">
        <w:r w:rsidR="003F0C07">
          <w:t>he relative fitness co</w:t>
        </w:r>
      </w:ins>
      <w:ins w:id="558" w:author="Yoav Ram" w:date="2018-11-13T16:15:00Z">
        <w:r w:rsidR="003F0C07">
          <w:t xml:space="preserve">st of expressing the </w:t>
        </w:r>
        <w:r w:rsidR="003F0C07">
          <w:rPr>
            <w:i/>
            <w:iCs/>
          </w:rPr>
          <w:t>lac</w:t>
        </w:r>
        <w:r w:rsidR="003F0C07">
          <w:t xml:space="preserve"> </w:t>
        </w:r>
      </w:ins>
      <w:ins w:id="559" w:author="Yoav Ram" w:date="2018-11-13T16:16:00Z">
        <w:r w:rsidR="003F0C07">
          <w:t>one would grow isogenic strains with different expression levels in mixed culture. However, manipulation of the expression level is done either by cha</w:t>
        </w:r>
      </w:ins>
      <w:ins w:id="560" w:author="Yoav Ram" w:date="2018-11-13T16:17:00Z">
        <w:r w:rsidR="003F0C07">
          <w:t xml:space="preserve">nging the genotype or by inducing expression with </w:t>
        </w:r>
      </w:ins>
      <w:ins w:id="561" w:author="Yoav Ram" w:date="2018-11-13T16:19:00Z">
        <w:r w:rsidR="003F0C07" w:rsidRPr="003F0C07">
          <w:t>Isopropyl-</w:t>
        </w:r>
        <w:r w:rsidR="003F0C07">
          <w:rPr>
            <w:lang w:val="el-GR"/>
          </w:rPr>
          <w:t>β</w:t>
        </w:r>
        <w:r w:rsidR="003F0C07" w:rsidRPr="003F0C07">
          <w:t>-D-</w:t>
        </w:r>
        <w:proofErr w:type="spellStart"/>
        <w:r w:rsidR="003F0C07" w:rsidRPr="003F0C07">
          <w:t>thiogalactoside</w:t>
        </w:r>
        <w:proofErr w:type="spellEnd"/>
        <w:r w:rsidR="003F0C07" w:rsidRPr="003F0C07">
          <w:t xml:space="preserve"> (IPTG)</w:t>
        </w:r>
        <w:r w:rsidR="003F0C07">
          <w:t xml:space="preserve">, </w:t>
        </w:r>
        <w:r w:rsidR="003F0C07" w:rsidRPr="003F0C07">
          <w:t>a molecular analog of allolactose</w:t>
        </w:r>
      </w:ins>
      <w:ins w:id="562" w:author="Yoav Ram" w:date="2018-11-13T16:17:00Z">
        <w:r w:rsidR="003F0C07">
          <w:t xml:space="preserve">. However, </w:t>
        </w:r>
      </w:ins>
      <w:ins w:id="563" w:author="Yoav Ram" w:date="2018-11-13T16:18:00Z">
        <w:r w:rsidR="003F0C07">
          <w:t xml:space="preserve">changing the genotype can have pleiotropic effects on fitness, and strains growing in mono-culture cannot experience different </w:t>
        </w:r>
      </w:ins>
      <w:ins w:id="564" w:author="Yoav Ram" w:date="2018-11-13T16:20:00Z">
        <w:r w:rsidR="003F0C07">
          <w:t xml:space="preserve">IPTG concentrations due to shared environment. </w:t>
        </w:r>
      </w:ins>
    </w:p>
    <w:p w14:paraId="2F1C1F71" w14:textId="25C5CC91" w:rsidR="00C94948" w:rsidRDefault="003F0C07">
      <w:pPr>
        <w:rPr>
          <w:ins w:id="565" w:author="Yoav Ram" w:date="2018-11-13T16:30:00Z"/>
        </w:rPr>
      </w:pPr>
      <w:ins w:id="566" w:author="Yoav Ram" w:date="2018-11-13T16:20:00Z">
        <w:r>
          <w:t xml:space="preserve">To resolve this and allow estimation of relative fitness cost of </w:t>
        </w:r>
        <w:r>
          <w:rPr>
            <w:i/>
            <w:iCs/>
          </w:rPr>
          <w:t>lac</w:t>
        </w:r>
        <w:r>
          <w:t xml:space="preserve"> expression, </w:t>
        </w:r>
      </w:ins>
      <w:ins w:id="567" w:author="Yoav Ram" w:date="2018-11-13T16:21:00Z">
        <w:r>
          <w:t xml:space="preserve">growth curves were measured in mono-culture with </w:t>
        </w:r>
      </w:ins>
      <w:ins w:id="568" w:author="Yoav Ram" w:date="2018-11-13T16:27:00Z">
        <w:r w:rsidR="00DC0A28">
          <w:t xml:space="preserve">and without </w:t>
        </w:r>
      </w:ins>
      <w:ins w:id="569" w:author="Yoav Ram" w:date="2018-11-13T16:22:00Z">
        <w:r>
          <w:t>IPTG</w:t>
        </w:r>
      </w:ins>
      <w:ins w:id="570" w:author="Yoav Ram" w:date="2018-11-13T16:26:00Z">
        <w:r w:rsidR="00DC0A28">
          <w:t>, and these growth curves were used to predict growth in mixed-culture and estimate</w:t>
        </w:r>
      </w:ins>
      <w:ins w:id="571" w:author="Yoav Ram" w:date="2018-11-13T16:27:00Z">
        <w:r w:rsidR="00C94948">
          <w:t xml:space="preserve"> the</w:t>
        </w:r>
      </w:ins>
      <w:ins w:id="572" w:author="Yoav Ram" w:date="2018-11-13T16:26:00Z">
        <w:r w:rsidR="00DC0A28">
          <w:t xml:space="preserve"> fitness </w:t>
        </w:r>
      </w:ins>
      <w:ins w:id="573" w:author="Yoav Ram" w:date="2018-11-13T16:27:00Z">
        <w:r w:rsidR="00C94948">
          <w:t>cost (</w:t>
        </w:r>
        <m:oMath>
          <m:r>
            <w:rPr>
              <w:rFonts w:ascii="Cambria Math" w:hAnsi="Cambria Math"/>
            </w:rPr>
            <m:t>1-W</m:t>
          </m:r>
        </m:oMath>
        <w:r w:rsidR="00C94948">
          <w:t xml:space="preserve">, see eq. 4) </w:t>
        </w:r>
      </w:ins>
      <w:ins w:id="574" w:author="Yoav Ram" w:date="2018-11-13T16:28:00Z">
        <w:r w:rsidR="00C94948">
          <w:t xml:space="preserve">of growth with IPTG </w:t>
        </w:r>
      </w:ins>
      <w:ins w:id="575" w:author="Yoav Ram" w:date="2018-11-13T16:29:00Z">
        <w:r w:rsidR="00C94948">
          <w:t xml:space="preserve">relative to growth without IPTG. Applied to multiple IPTG concentrations and multiple </w:t>
        </w:r>
        <w:proofErr w:type="spellStart"/>
        <w:r w:rsidR="00C94948">
          <w:rPr>
            <w:i/>
            <w:iCs/>
          </w:rPr>
          <w:t>lacI+</w:t>
        </w:r>
        <w:r w:rsidR="00C94948">
          <w:rPr>
            <w:i/>
            <w:iCs/>
            <w:vertAlign w:val="subscript"/>
          </w:rPr>
          <w:t>ev</w:t>
        </w:r>
        <w:proofErr w:type="spellEnd"/>
        <w:r w:rsidR="00C94948">
          <w:rPr>
            <w:i/>
            <w:iCs/>
          </w:rPr>
          <w:t xml:space="preserve"> </w:t>
        </w:r>
        <w:r w:rsidR="00C94948">
          <w:t xml:space="preserve">strains, and combined with </w:t>
        </w:r>
        <w:r w:rsidR="00C94948" w:rsidRPr="00C94948">
          <w:rPr>
            <w:i/>
            <w:iCs/>
          </w:rPr>
          <w:t>lac</w:t>
        </w:r>
        <w:r w:rsidR="00C94948">
          <w:t xml:space="preserve"> </w:t>
        </w:r>
        <w:r w:rsidR="00C94948" w:rsidRPr="00C94948">
          <w:t>expression</w:t>
        </w:r>
        <w:r w:rsidR="00C94948">
          <w:t xml:space="preserve"> measurements, </w:t>
        </w:r>
      </w:ins>
      <w:ins w:id="576" w:author="Yoav Ram" w:date="2018-11-13T16:30:00Z">
        <w:r w:rsidR="00C94948">
          <w:t xml:space="preserve">this process provided cost-expression curves for the </w:t>
        </w:r>
        <w:r w:rsidR="00C94948">
          <w:rPr>
            <w:i/>
            <w:iCs/>
          </w:rPr>
          <w:t>lac</w:t>
        </w:r>
        <w:r w:rsidR="00C94948">
          <w:t xml:space="preserve"> operon; </w:t>
        </w:r>
      </w:ins>
      <w:ins w:id="577" w:author="Yoav Ram" w:date="2018-11-13T16:36:00Z">
        <w:r w:rsidR="00660A13">
          <w:fldChar w:fldCharType="begin"/>
        </w:r>
        <w:r w:rsidR="00660A13">
          <w:instrText xml:space="preserve"> REF _Ref529890310 \h </w:instrText>
        </w:r>
      </w:ins>
      <w:r w:rsidR="00660A13">
        <w:fldChar w:fldCharType="separate"/>
      </w:r>
      <w:ins w:id="578" w:author="Yoav Ram" w:date="2018-11-13T16:36:00Z">
        <w:r w:rsidR="00660A13" w:rsidRPr="00660A13">
          <w:rPr>
            <w:color w:val="000000" w:themeColor="text1"/>
            <w:sz w:val="22"/>
            <w:szCs w:val="22"/>
            <w:rPrChange w:id="579" w:author="Yoav Ram" w:date="2018-11-13T16:35:00Z">
              <w:rPr/>
            </w:rPrChange>
          </w:rPr>
          <w:t xml:space="preserve">Figure </w:t>
        </w:r>
        <w:r w:rsidR="00660A13" w:rsidRPr="00660A13">
          <w:rPr>
            <w:color w:val="000000" w:themeColor="text1"/>
            <w:sz w:val="22"/>
            <w:szCs w:val="22"/>
            <w:rPrChange w:id="580" w:author="Yoav Ram" w:date="2018-11-13T16:35:00Z">
              <w:rPr>
                <w:noProof/>
              </w:rPr>
            </w:rPrChange>
          </w:rPr>
          <w:t>7</w:t>
        </w:r>
        <w:r w:rsidR="00660A13">
          <w:fldChar w:fldCharType="end"/>
        </w:r>
      </w:ins>
      <w:ins w:id="581" w:author="Yoav Ram" w:date="2018-11-13T16:42:00Z">
        <w:r w:rsidR="00C33399">
          <w:t xml:space="preserve"> shows such a curve for one of the </w:t>
        </w:r>
        <w:proofErr w:type="spellStart"/>
        <w:r w:rsidR="00C33399">
          <w:rPr>
            <w:i/>
            <w:iCs/>
          </w:rPr>
          <w:t>lacI+</w:t>
        </w:r>
        <w:r w:rsidR="00C33399">
          <w:rPr>
            <w:i/>
            <w:iCs/>
            <w:vertAlign w:val="subscript"/>
          </w:rPr>
          <w:t>ev</w:t>
        </w:r>
        <w:proofErr w:type="spellEnd"/>
        <w:r w:rsidR="00C33399">
          <w:rPr>
            <w:i/>
            <w:iCs/>
          </w:rPr>
          <w:t xml:space="preserve"> </w:t>
        </w:r>
        <w:r w:rsidR="00C33399">
          <w:t>strain.</w:t>
        </w:r>
      </w:ins>
    </w:p>
    <w:p w14:paraId="44ED420F" w14:textId="77777777" w:rsidR="00C94948" w:rsidRPr="00C94948" w:rsidRDefault="00C94948">
      <w:pPr>
        <w:rPr>
          <w:ins w:id="582" w:author="Yoav Ram" w:date="2018-11-13T15:25:00Z"/>
        </w:rPr>
      </w:pPr>
    </w:p>
    <w:p w14:paraId="6C69B57C" w14:textId="1AE6A3A3" w:rsidR="00C94948" w:rsidRDefault="006C4BAC">
      <w:pPr>
        <w:keepNext/>
        <w:spacing w:after="200" w:line="276" w:lineRule="auto"/>
        <w:ind w:firstLine="0"/>
        <w:jc w:val="center"/>
        <w:rPr>
          <w:ins w:id="583" w:author="Yoav Ram" w:date="2018-11-13T16:32:00Z"/>
        </w:rPr>
        <w:pPrChange w:id="584" w:author="Yoav Ram" w:date="2018-11-13T16:35:00Z">
          <w:pPr>
            <w:spacing w:after="200" w:line="276" w:lineRule="auto"/>
            <w:ind w:firstLine="0"/>
          </w:pPr>
        </w:pPrChange>
      </w:pPr>
      <w:ins w:id="585" w:author="Yoav Ram" w:date="2018-11-13T16:54:00Z">
        <w:r>
          <w:rPr>
            <w:noProof/>
          </w:rPr>
          <w:lastRenderedPageBreak/>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4"/>
                      <a:stretch>
                        <a:fillRect/>
                      </a:stretch>
                    </pic:blipFill>
                    <pic:spPr>
                      <a:xfrm>
                        <a:off x="0" y="0"/>
                        <a:ext cx="3657600" cy="3263900"/>
                      </a:xfrm>
                      <a:prstGeom prst="rect">
                        <a:avLst/>
                      </a:prstGeom>
                    </pic:spPr>
                  </pic:pic>
                </a:graphicData>
              </a:graphic>
            </wp:inline>
          </w:drawing>
        </w:r>
      </w:ins>
      <w:bookmarkStart w:id="586" w:name="_GoBack"/>
      <w:bookmarkEnd w:id="586"/>
    </w:p>
    <w:p w14:paraId="57F48D98" w14:textId="77777777" w:rsidR="00660A13" w:rsidRDefault="00C94948" w:rsidP="00660A13">
      <w:pPr>
        <w:pStyle w:val="Caption"/>
        <w:jc w:val="center"/>
        <w:rPr>
          <w:ins w:id="587" w:author="Yoav Ram" w:date="2018-11-13T16:42:00Z"/>
          <w:b w:val="0"/>
          <w:bCs w:val="0"/>
          <w:color w:val="000000" w:themeColor="text1"/>
          <w:sz w:val="22"/>
          <w:szCs w:val="22"/>
        </w:rPr>
      </w:pPr>
      <w:bookmarkStart w:id="588" w:name="_Ref529890310"/>
      <w:ins w:id="589" w:author="Yoav Ram" w:date="2018-11-13T16:32:00Z">
        <w:r w:rsidRPr="00660A13">
          <w:rPr>
            <w:color w:val="000000" w:themeColor="text1"/>
            <w:sz w:val="22"/>
            <w:szCs w:val="22"/>
            <w:rPrChange w:id="590" w:author="Yoav Ram" w:date="2018-11-13T16:35:00Z">
              <w:rPr/>
            </w:rPrChange>
          </w:rPr>
          <w:t xml:space="preserve">Figure </w:t>
        </w:r>
        <w:r w:rsidRPr="00660A13">
          <w:rPr>
            <w:color w:val="000000" w:themeColor="text1"/>
            <w:sz w:val="22"/>
            <w:szCs w:val="22"/>
            <w:rPrChange w:id="591" w:author="Yoav Ram" w:date="2018-11-13T16:35:00Z">
              <w:rPr/>
            </w:rPrChange>
          </w:rPr>
          <w:fldChar w:fldCharType="begin"/>
        </w:r>
        <w:r w:rsidRPr="00660A13">
          <w:rPr>
            <w:color w:val="000000" w:themeColor="text1"/>
            <w:sz w:val="22"/>
            <w:szCs w:val="22"/>
            <w:rPrChange w:id="592" w:author="Yoav Ram" w:date="2018-11-13T16:35:00Z">
              <w:rPr/>
            </w:rPrChange>
          </w:rPr>
          <w:instrText xml:space="preserve"> SEQ Figure \* ARABIC </w:instrText>
        </w:r>
      </w:ins>
      <w:r w:rsidRPr="00660A13">
        <w:rPr>
          <w:color w:val="000000" w:themeColor="text1"/>
          <w:sz w:val="22"/>
          <w:szCs w:val="22"/>
          <w:rPrChange w:id="593" w:author="Yoav Ram" w:date="2018-11-13T16:35:00Z">
            <w:rPr/>
          </w:rPrChange>
        </w:rPr>
        <w:fldChar w:fldCharType="separate"/>
      </w:r>
      <w:ins w:id="594" w:author="Yoav Ram" w:date="2018-11-13T16:32:00Z">
        <w:r w:rsidRPr="00660A13">
          <w:rPr>
            <w:color w:val="000000" w:themeColor="text1"/>
            <w:sz w:val="22"/>
            <w:szCs w:val="22"/>
            <w:rPrChange w:id="595" w:author="Yoav Ram" w:date="2018-11-13T16:35:00Z">
              <w:rPr>
                <w:noProof/>
              </w:rPr>
            </w:rPrChange>
          </w:rPr>
          <w:t>7</w:t>
        </w:r>
        <w:r w:rsidRPr="00660A13">
          <w:rPr>
            <w:color w:val="000000" w:themeColor="text1"/>
            <w:sz w:val="22"/>
            <w:szCs w:val="22"/>
            <w:rPrChange w:id="596" w:author="Yoav Ram" w:date="2018-11-13T16:35:00Z">
              <w:rPr/>
            </w:rPrChange>
          </w:rPr>
          <w:fldChar w:fldCharType="end"/>
        </w:r>
      </w:ins>
      <w:bookmarkEnd w:id="588"/>
      <w:ins w:id="597" w:author="Yoav Ram" w:date="2018-11-13T16:36:00Z">
        <w:r w:rsidR="00660A13">
          <w:rPr>
            <w:color w:val="000000" w:themeColor="text1"/>
            <w:sz w:val="22"/>
            <w:szCs w:val="22"/>
          </w:rPr>
          <w:t xml:space="preserve">. Estimating </w:t>
        </w:r>
      </w:ins>
      <w:ins w:id="598" w:author="Yoav Ram" w:date="2018-11-13T16:37:00Z">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660A13">
          <w:rPr>
            <w:color w:val="000000" w:themeColor="text1"/>
            <w:sz w:val="22"/>
            <w:szCs w:val="22"/>
            <w:rPrChange w:id="599" w:author="Yoav Ram" w:date="2018-11-13T16:37:00Z">
              <w:rPr>
                <w:i/>
                <w:iCs/>
                <w:color w:val="000000" w:themeColor="text1"/>
                <w:sz w:val="22"/>
                <w:szCs w:val="22"/>
              </w:rPr>
            </w:rPrChange>
          </w:rPr>
          <w:t>operon</w:t>
        </w:r>
        <w:r w:rsidR="00660A13">
          <w:rPr>
            <w:i/>
            <w:iCs/>
            <w:color w:val="000000" w:themeColor="text1"/>
            <w:sz w:val="22"/>
            <w:szCs w:val="22"/>
          </w:rPr>
          <w:t xml:space="preserve"> </w:t>
        </w:r>
      </w:ins>
      <w:ins w:id="600" w:author="Yoav Ram" w:date="2018-11-13T16:36:00Z">
        <w:r w:rsidR="00660A13">
          <w:rPr>
            <w:color w:val="000000" w:themeColor="text1"/>
            <w:sz w:val="22"/>
            <w:szCs w:val="22"/>
          </w:rPr>
          <w:t>expression</w:t>
        </w:r>
      </w:ins>
      <w:ins w:id="601" w:author="Yoav Ram" w:date="2018-11-13T16:39:00Z">
        <w:r w:rsidR="00660A13">
          <w:rPr>
            <w:color w:val="000000" w:themeColor="text1"/>
            <w:sz w:val="22"/>
            <w:szCs w:val="22"/>
          </w:rPr>
          <w:t xml:space="preserve"> as a function of expression level.</w:t>
        </w:r>
        <w:r w:rsidR="00660A13">
          <w:rPr>
            <w:b w:val="0"/>
            <w:bCs w:val="0"/>
            <w:color w:val="000000" w:themeColor="text1"/>
            <w:sz w:val="22"/>
            <w:szCs w:val="22"/>
          </w:rPr>
          <w:t xml:space="preserve"> </w:t>
        </w:r>
      </w:ins>
      <w:ins w:id="602" w:author="Yoav Ram" w:date="2018-11-13T16:38:00Z">
        <w:r w:rsidR="00660A13">
          <w:rPr>
            <w:b w:val="0"/>
            <w:bCs w:val="0"/>
            <w:color w:val="000000" w:themeColor="text1"/>
            <w:sz w:val="22"/>
            <w:szCs w:val="22"/>
          </w:rPr>
          <w:t>Blue markers denote</w:t>
        </w:r>
      </w:ins>
      <w:ins w:id="603" w:author="Yoav Ram" w:date="2018-11-13T16:37:00Z">
        <w:r w:rsidR="00660A13">
          <w:rPr>
            <w:b w:val="0"/>
            <w:bCs w:val="0"/>
            <w:color w:val="000000" w:themeColor="text1"/>
            <w:sz w:val="22"/>
            <w:szCs w:val="22"/>
          </w:rPr>
          <w:t xml:space="preserve"> </w:t>
        </w:r>
      </w:ins>
      <w:ins w:id="604" w:author="Yoav Ram" w:date="2018-11-13T16:40:00Z">
        <w:r w:rsidR="00660A13">
          <w:rPr>
            <w:b w:val="0"/>
            <w:bCs w:val="0"/>
            <w:color w:val="000000" w:themeColor="text1"/>
            <w:sz w:val="22"/>
            <w:szCs w:val="22"/>
          </w:rPr>
          <w:t xml:space="preserve">relative fitness cost </w:t>
        </w:r>
      </w:ins>
      <w:ins w:id="605" w:author="Yoav Ram" w:date="2018-11-13T16:37:00Z">
        <w:r w:rsidR="00660A13">
          <w:rPr>
            <w:b w:val="0"/>
            <w:bCs w:val="0"/>
            <w:color w:val="000000" w:themeColor="text1"/>
            <w:sz w:val="22"/>
            <w:szCs w:val="22"/>
          </w:rPr>
          <w:t>estimate</w:t>
        </w:r>
      </w:ins>
      <w:ins w:id="606" w:author="Yoav Ram" w:date="2018-11-13T16:40:00Z">
        <w:r w:rsidR="00660A13">
          <w:rPr>
            <w:b w:val="0"/>
            <w:bCs w:val="0"/>
            <w:color w:val="000000" w:themeColor="text1"/>
            <w:sz w:val="22"/>
            <w:szCs w:val="22"/>
          </w:rPr>
          <w:t>d by</w:t>
        </w:r>
      </w:ins>
      <w:ins w:id="607" w:author="Yoav Ram" w:date="2018-11-13T16:37:00Z">
        <w:r w:rsidR="00660A13">
          <w:rPr>
            <w:b w:val="0"/>
            <w:bCs w:val="0"/>
            <w:color w:val="000000" w:themeColor="text1"/>
            <w:sz w:val="22"/>
            <w:szCs w:val="22"/>
          </w:rPr>
          <w:t xml:space="preserve"> our approach </w:t>
        </w:r>
      </w:ins>
      <w:ins w:id="608" w:author="Yoav Ram" w:date="2018-11-13T16:38:00Z">
        <w:r w:rsidR="00660A13">
          <w:rPr>
            <w:b w:val="0"/>
            <w:bCs w:val="0"/>
            <w:color w:val="000000" w:themeColor="text1"/>
            <w:sz w:val="22"/>
            <w:szCs w:val="22"/>
          </w:rPr>
          <w:t>from mono-culture growth curves of one strain growing with or without IPTG, for different IPTG concentrations</w:t>
        </w:r>
      </w:ins>
      <w:ins w:id="609" w:author="Yoav Ram" w:date="2018-11-13T16:40:00Z">
        <w:r w:rsidR="00660A13">
          <w:rPr>
            <w:b w:val="0"/>
            <w:bCs w:val="0"/>
            <w:color w:val="000000" w:themeColor="text1"/>
            <w:sz w:val="22"/>
            <w:szCs w:val="22"/>
          </w:rPr>
          <w:t>, expressed as expression level</w:t>
        </w:r>
      </w:ins>
      <w:ins w:id="610" w:author="Yoav Ram" w:date="2018-11-13T16:39:00Z">
        <w:r w:rsidR="00660A13">
          <w:rPr>
            <w:b w:val="0"/>
            <w:bCs w:val="0"/>
            <w:color w:val="000000" w:themeColor="text1"/>
            <w:sz w:val="22"/>
            <w:szCs w:val="22"/>
          </w:rPr>
          <w:t xml:space="preserve"> </w:t>
        </w:r>
      </w:ins>
      <w:ins w:id="611" w:author="Yoav Ram" w:date="2018-11-13T16:40:00Z">
        <w:r w:rsidR="00660A13">
          <w:rPr>
            <w:b w:val="0"/>
            <w:bCs w:val="0"/>
            <w:color w:val="000000" w:themeColor="text1"/>
            <w:sz w:val="22"/>
            <w:szCs w:val="22"/>
          </w:rPr>
          <w:t xml:space="preserve">relative to </w:t>
        </w:r>
      </w:ins>
      <w:ins w:id="612" w:author="Yoav Ram" w:date="2018-11-13T16:41:00Z">
        <w:r w:rsidR="00660A13">
          <w:rPr>
            <w:b w:val="0"/>
            <w:bCs w:val="0"/>
            <w:color w:val="000000" w:themeColor="text1"/>
            <w:sz w:val="22"/>
            <w:szCs w:val="22"/>
          </w:rPr>
          <w:t xml:space="preserve">a reference strain (ancestor). Error bars show standard errors. </w:t>
        </w:r>
      </w:ins>
    </w:p>
    <w:p w14:paraId="0EC1B525" w14:textId="6137B897" w:rsidR="003D722E" w:rsidRPr="00660A13" w:rsidRDefault="00660A13">
      <w:pPr>
        <w:pStyle w:val="Caption"/>
        <w:jc w:val="center"/>
        <w:rPr>
          <w:ins w:id="613" w:author="Yoav Ram" w:date="2018-11-13T13:05:00Z"/>
          <w:b w:val="0"/>
          <w:bCs w:val="0"/>
          <w:color w:val="000000" w:themeColor="text1"/>
          <w:sz w:val="22"/>
          <w:szCs w:val="22"/>
          <w:rPrChange w:id="614" w:author="Yoav Ram" w:date="2018-11-13T16:37:00Z">
            <w:rPr>
              <w:ins w:id="615" w:author="Yoav Ram" w:date="2018-11-13T13:05:00Z"/>
              <w:rFonts w:eastAsiaTheme="majorEastAsia"/>
              <w:b/>
              <w:bCs/>
              <w:kern w:val="32"/>
              <w:sz w:val="28"/>
              <w:szCs w:val="28"/>
            </w:rPr>
          </w:rPrChange>
        </w:rPr>
        <w:pPrChange w:id="616" w:author="Yoav Ram" w:date="2018-11-13T16:39:00Z">
          <w:pPr>
            <w:spacing w:after="200" w:line="276" w:lineRule="auto"/>
            <w:ind w:firstLine="0"/>
          </w:pPr>
        </w:pPrChange>
      </w:pPr>
      <w:ins w:id="617" w:author="Yoav Ram" w:date="2018-11-13T16:42:00Z">
        <w:r>
          <w:rPr>
            <w:b w:val="0"/>
            <w:bCs w:val="0"/>
            <w:color w:val="000000" w:themeColor="text1"/>
            <w:sz w:val="22"/>
            <w:szCs w:val="22"/>
          </w:rPr>
          <w:t xml:space="preserve">//only one panel should appear, maybe L_G1; </w:t>
        </w:r>
      </w:ins>
      <w:ins w:id="618" w:author="Yoav Ram" w:date="2018-11-13T16:41:00Z">
        <w:r>
          <w:rPr>
            <w:b w:val="0"/>
            <w:bCs w:val="0"/>
            <w:color w:val="000000" w:themeColor="text1"/>
            <w:sz w:val="22"/>
            <w:szCs w:val="22"/>
          </w:rPr>
          <w:t>red and dashed lines should not a</w:t>
        </w:r>
      </w:ins>
      <w:ins w:id="619" w:author="Yoav Ram" w:date="2018-11-13T16:42:00Z">
        <w:r>
          <w:rPr>
            <w:b w:val="0"/>
            <w:bCs w:val="0"/>
            <w:color w:val="000000" w:themeColor="text1"/>
            <w:sz w:val="22"/>
            <w:szCs w:val="22"/>
          </w:rPr>
          <w:t>ppear in final figure//</w:t>
        </w:r>
      </w:ins>
    </w:p>
    <w:p w14:paraId="7113F9E8" w14:textId="712E0D50" w:rsidR="007A7F01" w:rsidRPr="0025589C" w:rsidRDefault="007A7F01">
      <w:pPr>
        <w:pStyle w:val="Heading1"/>
        <w:spacing w:line="360" w:lineRule="auto"/>
        <w:ind w:firstLine="284"/>
        <w:pPrChange w:id="620" w:author="Yoav Ram" w:date="2018-11-13T12:41:00Z">
          <w:pPr>
            <w:pStyle w:val="Heading1"/>
          </w:pPr>
        </w:pPrChange>
      </w:pPr>
      <w:r w:rsidRPr="004E5529">
        <w:rPr>
          <w:highlight w:val="yellow"/>
          <w:rPrChange w:id="621" w:author="Yoav Ram" w:date="2018-11-13T16:43:00Z">
            <w:rPr/>
          </w:rPrChange>
        </w:rPr>
        <w:t>Discussion</w:t>
      </w:r>
    </w:p>
    <w:p w14:paraId="3123C0B3" w14:textId="63157274" w:rsidR="00414445" w:rsidRPr="0025589C" w:rsidRDefault="007A7F01">
      <w:pPr>
        <w:pPrChange w:id="622" w:author="Yoav Ram" w:date="2018-11-13T12:41:00Z">
          <w:pPr>
            <w:spacing w:line="480" w:lineRule="auto"/>
            <w:ind w:firstLine="0"/>
          </w:pPr>
        </w:pPrChange>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25572D29" w:rsidR="00AD1636" w:rsidRDefault="004B3D8A">
      <w:pPr>
        <w:pPrChange w:id="623" w:author="Yoav Ram" w:date="2018-11-13T12:41:00Z">
          <w:pPr>
            <w:spacing w:line="480" w:lineRule="auto"/>
            <w:ind w:firstLine="0"/>
          </w:pPr>
        </w:pPrChange>
      </w:pPr>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79560E89" w:rsidR="00AD1636" w:rsidRPr="00643E5F" w:rsidRDefault="007A7F01">
      <w:pPr>
        <w:pPrChange w:id="624" w:author="Yoav Ram" w:date="2018-11-13T12:41:00Z">
          <w:pPr>
            <w:spacing w:line="480" w:lineRule="auto"/>
            <w:ind w:firstLine="0"/>
          </w:pPr>
        </w:pPrChange>
      </w:pPr>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B66EEC">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B66EEC" w:rsidRPr="00B66EEC">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B66EEC">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20)","plainTextFormattedCitation":"(12, 20)","previouslyFormattedCitation":"(12, 20)"},"properties":{"noteIndex":0},"schema":"https://github.com/citation-style-language/schema/raw/master/csl-citation.json"}</w:instrText>
      </w:r>
      <w:r w:rsidR="00624088" w:rsidRPr="0025589C">
        <w:fldChar w:fldCharType="separate"/>
      </w:r>
      <w:r w:rsidR="00B66EEC" w:rsidRPr="00B66EEC">
        <w:rPr>
          <w:noProof/>
        </w:rPr>
        <w:t>(12,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w:t>
      </w:r>
      <w:r w:rsidR="005756F6" w:rsidRPr="00A9402F">
        <w:lastRenderedPageBreak/>
        <w:t xml:space="preserve">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B66EEC">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B66EEC" w:rsidRPr="00B66EEC">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B66EEC">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B66EEC" w:rsidRPr="00B66EEC">
        <w:rPr>
          <w:noProof/>
        </w:rPr>
        <w:t>(21)</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77777777" w:rsidR="00257F74" w:rsidRDefault="005756F6">
      <w:pPr>
        <w:pPrChange w:id="625" w:author="Yoav Ram" w:date="2018-11-13T12:41:00Z">
          <w:pPr>
            <w:spacing w:line="480" w:lineRule="auto"/>
            <w:ind w:firstLine="0"/>
          </w:pPr>
        </w:pPrChange>
      </w:pPr>
      <w:r w:rsidRPr="00643E5F">
        <w:t xml:space="preserve">Even 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Pr="00643E5F">
        <w:t xml:space="preserve"> the effect</w:t>
      </w:r>
      <w:r w:rsidR="007D15C7" w:rsidRPr="00643E5F">
        <w:t>s</w:t>
      </w:r>
      <w:r w:rsidRPr="00643E5F">
        <w:t xml:space="preserve"> of </w:t>
      </w:r>
      <w:r w:rsidR="00A9402F" w:rsidRPr="00643E5F">
        <w:t>such changes</w:t>
      </w:r>
      <w:r w:rsidRPr="00643E5F">
        <w:t xml:space="preserve"> on competitions. </w:t>
      </w:r>
    </w:p>
    <w:p w14:paraId="75B9932A" w14:textId="5C4E65B4" w:rsidR="00833635" w:rsidRPr="0025589C" w:rsidRDefault="00257F74">
      <w:pPr>
        <w:pPrChange w:id="626" w:author="Yoav Ram" w:date="2018-11-13T12:41:00Z">
          <w:pPr>
            <w:spacing w:line="480" w:lineRule="auto"/>
            <w:ind w:firstLine="0"/>
          </w:pPr>
        </w:pPrChange>
      </w:pPr>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73470635" w:rsidR="00096E8A" w:rsidRPr="0025589C" w:rsidRDefault="00833635">
      <w:pPr>
        <w:pPrChange w:id="627" w:author="Yoav Ram" w:date="2018-11-13T12:41:00Z">
          <w:pPr>
            <w:spacing w:line="480" w:lineRule="auto"/>
            <w:ind w:firstLine="0"/>
          </w:pPr>
        </w:pPrChange>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r w:rsidR="00DE1D24">
        <w:rPr>
          <w:rStyle w:val="Hyperlink"/>
        </w:rPr>
        <w:fldChar w:fldCharType="begin"/>
      </w:r>
      <w:r w:rsidR="00DE1D24">
        <w:rPr>
          <w:rStyle w:val="Hyperlink"/>
        </w:rPr>
        <w:instrText xml:space="preserve"> HYPERLINK "http://curveball.yoavram.com" </w:instrText>
      </w:r>
      <w:r w:rsidR="00DE1D24">
        <w:rPr>
          <w:rStyle w:val="Hyperlink"/>
        </w:rPr>
        <w:fldChar w:fldCharType="separate"/>
      </w:r>
      <w:r w:rsidRPr="0025589C">
        <w:rPr>
          <w:rStyle w:val="Hyperlink"/>
        </w:rPr>
        <w:t>http://curveball.yoavram.com</w:t>
      </w:r>
      <w:r w:rsidR="00DE1D24">
        <w:rPr>
          <w:rStyle w:val="Hyperlink"/>
        </w:rPr>
        <w:fldChar w:fldCharType="end"/>
      </w:r>
      <w:r w:rsidRPr="0025589C">
        <w:t>). This software is written in Python</w:t>
      </w:r>
      <w:r w:rsidR="00FB039B" w:rsidRPr="0025589C">
        <w:t xml:space="preserve"> </w:t>
      </w:r>
      <w:r w:rsidRPr="0025589C">
        <w:fldChar w:fldCharType="begin" w:fldLock="1"/>
      </w:r>
      <w:r w:rsidR="00B66EEC">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B66EEC" w:rsidRPr="00B66EEC">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D35BFD">
        <w:rPr>
          <w:i/>
          <w:iCs/>
        </w:rPr>
        <w:t>free</w:t>
      </w:r>
      <w:r w:rsidRPr="0025589C">
        <w:t xml:space="preserve"> and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pPr>
        <w:pStyle w:val="Heading2"/>
        <w:spacing w:line="360" w:lineRule="auto"/>
        <w:ind w:firstLine="284"/>
        <w:pPrChange w:id="628" w:author="Yoav Ram" w:date="2018-11-13T12:41:00Z">
          <w:pPr>
            <w:pStyle w:val="Heading2"/>
          </w:pPr>
        </w:pPrChange>
      </w:pPr>
      <w:r w:rsidRPr="0025589C">
        <w:t>Conclusions</w:t>
      </w:r>
    </w:p>
    <w:p w14:paraId="0ED019BF" w14:textId="26EE38DB" w:rsidR="007942A2" w:rsidRPr="0025589C" w:rsidRDefault="007A7F01">
      <w:pPr>
        <w:pPrChange w:id="629" w:author="Yoav Ram" w:date="2018-11-13T12:41:00Z">
          <w:pPr>
            <w:spacing w:line="480" w:lineRule="auto"/>
            <w:ind w:firstLine="0"/>
          </w:pPr>
        </w:pPrChange>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 xml:space="preserve">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630" w:name="_Ref439853427"/>
    </w:p>
    <w:p w14:paraId="605BF98C" w14:textId="77777777" w:rsidR="00643E5F" w:rsidRDefault="00643E5F">
      <w:pPr>
        <w:spacing w:after="200"/>
        <w:rPr>
          <w:rFonts w:eastAsiaTheme="majorEastAsia"/>
          <w:b/>
          <w:bCs/>
          <w:kern w:val="32"/>
          <w:sz w:val="28"/>
          <w:szCs w:val="28"/>
        </w:rPr>
        <w:pPrChange w:id="631" w:author="Yoav Ram" w:date="2018-11-13T12:41:00Z">
          <w:pPr>
            <w:spacing w:after="200" w:line="480" w:lineRule="auto"/>
            <w:ind w:firstLine="0"/>
          </w:pPr>
        </w:pPrChange>
      </w:pPr>
      <w:bookmarkStart w:id="632" w:name="_Ref455590789"/>
      <w:r>
        <w:br w:type="page"/>
      </w:r>
    </w:p>
    <w:p w14:paraId="607869F5" w14:textId="70895A59" w:rsidR="007A7F01" w:rsidRPr="0025589C" w:rsidRDefault="007A7F01">
      <w:pPr>
        <w:pStyle w:val="Heading1"/>
        <w:spacing w:line="360" w:lineRule="auto"/>
        <w:ind w:firstLine="284"/>
        <w:pPrChange w:id="633" w:author="Yoav Ram" w:date="2018-11-13T12:41:00Z">
          <w:pPr>
            <w:pStyle w:val="Heading1"/>
          </w:pPr>
        </w:pPrChange>
      </w:pPr>
      <w:r w:rsidRPr="0025589C">
        <w:lastRenderedPageBreak/>
        <w:t>Materials and Methods</w:t>
      </w:r>
      <w:bookmarkEnd w:id="630"/>
      <w:bookmarkEnd w:id="632"/>
    </w:p>
    <w:p w14:paraId="71B89F52" w14:textId="32CDD12C" w:rsidR="00C0791B" w:rsidRPr="0025589C" w:rsidRDefault="007A7F01">
      <w:pPr>
        <w:pPrChange w:id="634" w:author="Yoav Ram" w:date="2018-11-13T12:41:00Z">
          <w:pPr>
            <w:spacing w:line="480" w:lineRule="auto"/>
            <w:ind w:firstLine="0"/>
          </w:pPr>
        </w:pPrChange>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B66EEC">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25589C">
        <w:fldChar w:fldCharType="separate"/>
      </w:r>
      <w:r w:rsidR="00B66EEC" w:rsidRPr="00B66EEC">
        <w:rPr>
          <w:noProof/>
        </w:rPr>
        <w:t>(23)</w:t>
      </w:r>
      <w:r w:rsidR="00C35103" w:rsidRPr="0025589C">
        <w:fldChar w:fldCharType="end"/>
      </w:r>
      <w:r w:rsidR="00C35103" w:rsidRPr="0025589C">
        <w:t>)</w:t>
      </w:r>
      <w:r w:rsidRPr="0025589C">
        <w:t xml:space="preserve">. </w:t>
      </w:r>
    </w:p>
    <w:p w14:paraId="0685D757" w14:textId="2BDEA79E" w:rsidR="007A7F01" w:rsidRPr="0025589C" w:rsidRDefault="00C0791B">
      <w:pPr>
        <w:pPrChange w:id="635" w:author="Yoav Ram" w:date="2018-11-13T12:41:00Z">
          <w:pPr>
            <w:spacing w:line="480" w:lineRule="auto"/>
            <w:ind w:firstLine="0"/>
          </w:pPr>
        </w:pPrChange>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p>
    <w:p w14:paraId="57A2D755" w14:textId="663D4234" w:rsidR="007A7F01" w:rsidRPr="0025589C" w:rsidRDefault="007A7F01">
      <w:pPr>
        <w:pPrChange w:id="636" w:author="Yoav Ram" w:date="2018-11-13T12:41:00Z">
          <w:pPr>
            <w:spacing w:line="480" w:lineRule="auto"/>
            <w:ind w:firstLine="0"/>
          </w:pPr>
        </w:pPrChange>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1D2BB099" w14:textId="0B83590B" w:rsidR="007A7F01" w:rsidRPr="0025589C" w:rsidRDefault="007A7F01">
      <w:pPr>
        <w:pStyle w:val="ListParagraph"/>
        <w:numPr>
          <w:ilvl w:val="0"/>
          <w:numId w:val="1"/>
        </w:numPr>
        <w:ind w:firstLine="284"/>
        <w:pPrChange w:id="637" w:author="Yoav Ram" w:date="2018-11-13T12:41:00Z">
          <w:pPr>
            <w:pStyle w:val="ListParagraph"/>
            <w:numPr>
              <w:numId w:val="1"/>
            </w:numPr>
            <w:spacing w:line="480" w:lineRule="auto"/>
            <w:ind w:left="0" w:firstLine="0"/>
          </w:pPr>
        </w:pPrChange>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pPr>
        <w:pStyle w:val="ListParagraph"/>
        <w:numPr>
          <w:ilvl w:val="0"/>
          <w:numId w:val="1"/>
        </w:numPr>
        <w:ind w:firstLine="284"/>
        <w:pPrChange w:id="638" w:author="Yoav Ram" w:date="2018-11-13T12:41:00Z">
          <w:pPr>
            <w:pStyle w:val="ListParagraph"/>
            <w:numPr>
              <w:numId w:val="1"/>
            </w:numPr>
            <w:spacing w:line="480" w:lineRule="auto"/>
            <w:ind w:left="0" w:firstLine="0"/>
          </w:pPr>
        </w:pPrChange>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05A5787" w:rsidR="007A7F01" w:rsidRPr="0025589C" w:rsidRDefault="007A7F01">
      <w:pPr>
        <w:pStyle w:val="ListParagraph"/>
        <w:numPr>
          <w:ilvl w:val="0"/>
          <w:numId w:val="1"/>
        </w:numPr>
        <w:ind w:firstLine="284"/>
        <w:pPrChange w:id="639" w:author="Yoav Ram" w:date="2018-11-13T12:41:00Z">
          <w:pPr>
            <w:pStyle w:val="ListParagraph"/>
            <w:numPr>
              <w:numId w:val="1"/>
            </w:numPr>
            <w:spacing w:line="480" w:lineRule="auto"/>
            <w:ind w:left="0" w:firstLine="0"/>
          </w:pPr>
        </w:pPrChange>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pPr>
        <w:pStyle w:val="ListParagraph"/>
        <w:numPr>
          <w:ilvl w:val="0"/>
          <w:numId w:val="1"/>
        </w:numPr>
        <w:ind w:firstLine="284"/>
        <w:pPrChange w:id="640" w:author="Yoav Ram" w:date="2018-11-13T12:41:00Z">
          <w:pPr>
            <w:pStyle w:val="ListParagraph"/>
            <w:numPr>
              <w:numId w:val="1"/>
            </w:numPr>
            <w:spacing w:line="480" w:lineRule="auto"/>
            <w:ind w:left="0" w:firstLine="0"/>
          </w:pPr>
        </w:pPrChange>
      </w:pPr>
      <w:r w:rsidRPr="0025589C">
        <w:t xml:space="preserve">2 wells </w:t>
      </w:r>
      <w:r w:rsidR="00865D57" w:rsidRPr="0025589C">
        <w:t>contained only growth medium</w:t>
      </w:r>
    </w:p>
    <w:p w14:paraId="7514CF61" w14:textId="77777777" w:rsidR="007A7F01" w:rsidRPr="0025589C" w:rsidRDefault="007A7F01">
      <w:pPr>
        <w:rPr>
          <w:vertAlign w:val="subscript"/>
        </w:rPr>
        <w:pPrChange w:id="641" w:author="Yoav Ram" w:date="2018-11-13T12:41:00Z">
          <w:pPr>
            <w:spacing w:line="480" w:lineRule="auto"/>
            <w:ind w:firstLine="0"/>
          </w:pPr>
        </w:pPrChange>
      </w:pPr>
      <w:r w:rsidRPr="0025589C">
        <w:t xml:space="preserve"> The cultures were grown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6F8CF7A7" w:rsidR="007A7F01" w:rsidRPr="0025589C" w:rsidRDefault="007A7F01">
      <w:pPr>
        <w:pPrChange w:id="642" w:author="Yoav Ram" w:date="2018-11-13T12:41:00Z">
          <w:pPr>
            <w:spacing w:line="480" w:lineRule="auto"/>
            <w:ind w:firstLine="0"/>
          </w:pPr>
        </w:pPrChange>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p>
    <w:p w14:paraId="28754787" w14:textId="437F643E" w:rsidR="007A7F01" w:rsidRPr="0025589C" w:rsidRDefault="007A7F01">
      <w:pPr>
        <w:pPrChange w:id="643" w:author="Yoav Ram" w:date="2018-11-13T12:41:00Z">
          <w:pPr>
            <w:spacing w:line="480" w:lineRule="auto"/>
            <w:ind w:firstLine="0"/>
          </w:pPr>
        </w:pPrChange>
      </w:pPr>
      <w:r w:rsidRPr="0025589C">
        <w:rPr>
          <w:b/>
          <w:bCs/>
        </w:rPr>
        <w:lastRenderedPageBreak/>
        <w:t xml:space="preserve">Data analysis. </w:t>
      </w:r>
      <w:r w:rsidR="00C0791B" w:rsidRPr="0025589C">
        <w:t>Fluorescent cell sorter output data was analyzed using R</w:t>
      </w:r>
      <w:r w:rsidR="00BF6B81">
        <w:t xml:space="preserve"> </w:t>
      </w:r>
      <w:r w:rsidR="00C0791B" w:rsidRPr="0025589C">
        <w:fldChar w:fldCharType="begin" w:fldLock="1"/>
      </w:r>
      <w:r w:rsidR="00B66EEC">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B66EEC" w:rsidRPr="00B66EEC">
        <w:rPr>
          <w:noProof/>
        </w:rPr>
        <w:t>(24)</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B66EEC">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B66EEC" w:rsidRPr="00B66EEC">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B66EEC">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B66EEC" w:rsidRPr="00B66EEC">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B66EEC">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B66EEC" w:rsidRPr="00B66EEC">
        <w:rPr>
          <w:noProof/>
        </w:rPr>
        <w:t>(26)</w:t>
      </w:r>
      <w:r w:rsidRPr="0025589C">
        <w:fldChar w:fldCharType="end"/>
      </w:r>
      <w:r w:rsidRPr="0025589C">
        <w:t>, SciPy</w:t>
      </w:r>
      <w:r w:rsidR="00605D62">
        <w:t xml:space="preserve"> </w:t>
      </w:r>
      <w:r w:rsidRPr="0025589C">
        <w:fldChar w:fldCharType="begin" w:fldLock="1"/>
      </w:r>
      <w:r w:rsidR="00B66EEC">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B66EEC" w:rsidRPr="00B66EEC">
        <w:rPr>
          <w:noProof/>
        </w:rPr>
        <w:t>(27)</w:t>
      </w:r>
      <w:r w:rsidRPr="0025589C">
        <w:fldChar w:fldCharType="end"/>
      </w:r>
      <w:r w:rsidRPr="0025589C">
        <w:t>, Matplotlib</w:t>
      </w:r>
      <w:r w:rsidR="00605D62">
        <w:t xml:space="preserve"> </w:t>
      </w:r>
      <w:r w:rsidRPr="0025589C">
        <w:fldChar w:fldCharType="begin" w:fldLock="1"/>
      </w:r>
      <w:r w:rsidR="00B66EEC">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B66EEC" w:rsidRPr="00B66EEC">
        <w:rPr>
          <w:noProof/>
        </w:rPr>
        <w:t>(28)</w:t>
      </w:r>
      <w:r w:rsidRPr="0025589C">
        <w:fldChar w:fldCharType="end"/>
      </w:r>
      <w:r w:rsidRPr="0025589C">
        <w:t>, Pandas</w:t>
      </w:r>
      <w:r w:rsidR="00605D62">
        <w:t xml:space="preserve"> </w:t>
      </w:r>
      <w:r w:rsidRPr="0025589C">
        <w:fldChar w:fldCharType="begin" w:fldLock="1"/>
      </w:r>
      <w:r w:rsidR="00B66EEC">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B66EEC" w:rsidRPr="00B66EEC">
        <w:rPr>
          <w:noProof/>
        </w:rPr>
        <w:t>(29)</w:t>
      </w:r>
      <w:r w:rsidRPr="0025589C">
        <w:fldChar w:fldCharType="end"/>
      </w:r>
      <w:r w:rsidRPr="0025589C">
        <w:t>, Seaborn</w:t>
      </w:r>
      <w:r w:rsidR="00605D62">
        <w:t xml:space="preserve"> </w:t>
      </w:r>
      <w:r w:rsidR="00532013" w:rsidRPr="0025589C">
        <w:fldChar w:fldCharType="begin" w:fldLock="1"/>
      </w:r>
      <w:r w:rsidR="00B66EEC">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B66EEC" w:rsidRPr="00B66EEC">
        <w:rPr>
          <w:noProof/>
        </w:rPr>
        <w:t>(30)</w:t>
      </w:r>
      <w:r w:rsidR="00532013" w:rsidRPr="0025589C">
        <w:fldChar w:fldCharType="end"/>
      </w:r>
      <w:r w:rsidRPr="0025589C">
        <w:t>, LMFIT</w:t>
      </w:r>
      <w:r w:rsidR="00605D62">
        <w:t xml:space="preserve"> </w:t>
      </w:r>
      <w:r w:rsidRPr="0025589C">
        <w:fldChar w:fldCharType="begin" w:fldLock="1"/>
      </w:r>
      <w:r w:rsidR="00B66EEC">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B66EEC" w:rsidRPr="00B66EEC">
        <w:rPr>
          <w:noProof/>
        </w:rPr>
        <w:t>(31)</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B66EEC">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B66EEC" w:rsidRPr="00B66EEC">
        <w:rPr>
          <w:noProof/>
        </w:rPr>
        <w:t>(32)</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B66EEC">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B66EEC" w:rsidRPr="00B66EEC">
        <w:rPr>
          <w:noProof/>
        </w:rPr>
        <w:t>(33)</w:t>
      </w:r>
      <w:r w:rsidRPr="0025589C">
        <w:fldChar w:fldCharType="end"/>
      </w:r>
      <w:r w:rsidRPr="0025589C">
        <w:t xml:space="preserve">. </w:t>
      </w:r>
    </w:p>
    <w:p w14:paraId="3645BC11" w14:textId="128AC9D2" w:rsidR="003616D0" w:rsidRPr="0025589C" w:rsidRDefault="00C7159E">
      <w:pPr>
        <w:pPrChange w:id="644" w:author="Yoav Ram" w:date="2018-11-13T12:41:00Z">
          <w:pPr>
            <w:spacing w:line="480" w:lineRule="auto"/>
            <w:ind w:firstLine="0"/>
          </w:pPr>
        </w:pPrChange>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B66EEC">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B66EEC" w:rsidRPr="00B66EEC">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pPr>
        <w:jc w:val="center"/>
        <w:pPrChange w:id="645" w:author="Yoav Ram" w:date="2018-11-13T12:41:00Z">
          <w:pPr>
            <w:spacing w:line="480" w:lineRule="auto"/>
            <w:ind w:firstLine="0"/>
            <w:jc w:val="center"/>
          </w:pPr>
        </w:pPrChange>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3E8C7241" w:rsidR="003616D0" w:rsidRPr="0025589C" w:rsidRDefault="003616D0">
      <w:pPr>
        <w:pPrChange w:id="646" w:author="Yoav Ram" w:date="2018-11-13T12:41:00Z">
          <w:pPr>
            <w:spacing w:line="480" w:lineRule="auto"/>
            <w:ind w:firstLine="0"/>
          </w:pPr>
        </w:pPrChange>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B66EEC">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B66EEC" w:rsidRPr="00B66EEC">
        <w:rPr>
          <w:noProof/>
        </w:rPr>
        <w:t>(34, 35)</w:t>
      </w:r>
      <w:r w:rsidRPr="0025589C">
        <w:fldChar w:fldCharType="end"/>
      </w:r>
      <w:r w:rsidRPr="0025589C">
        <w:t>.</w:t>
      </w:r>
      <w:r w:rsidR="00E2013F" w:rsidRPr="0025589C">
        <w:t xml:space="preserve"> Other metrics for model selection can be used, but BIC was chosen for its simplicity and flexibility. </w:t>
      </w:r>
    </w:p>
    <w:p w14:paraId="51B3EBBD" w14:textId="75F846BC" w:rsidR="00C7159E" w:rsidRDefault="00C7159E">
      <w:pPr>
        <w:pPrChange w:id="647" w:author="Yoav Ram" w:date="2018-11-13T12:41:00Z">
          <w:pPr>
            <w:spacing w:line="480" w:lineRule="auto"/>
            <w:ind w:firstLine="0"/>
          </w:pPr>
        </w:pPrChange>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1F89C581" w:rsidR="005327AF" w:rsidRPr="005327AF" w:rsidRDefault="005327AF">
      <w:pPr>
        <w:pPrChange w:id="648" w:author="Yoav Ram" w:date="2018-11-13T12:41:00Z">
          <w:pPr>
            <w:spacing w:line="480" w:lineRule="auto"/>
            <w:ind w:firstLine="0"/>
          </w:pPr>
        </w:pPrChange>
      </w:pPr>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B66EEC">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B66EEC" w:rsidRPr="00B66EEC">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B66EEC">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B66EEC" w:rsidRPr="00B66EEC">
        <w:rPr>
          <w:noProof/>
        </w:rPr>
        <w:t>(27)</w:t>
      </w:r>
      <w:r w:rsidRPr="0025589C">
        <w:fldChar w:fldCharType="end"/>
      </w:r>
      <w:r>
        <w:t>.</w:t>
      </w:r>
    </w:p>
    <w:p w14:paraId="03ABE571" w14:textId="03932C62" w:rsidR="005F34D1" w:rsidRPr="0025589C" w:rsidRDefault="002D0284">
      <w:pPr>
        <w:pPrChange w:id="649" w:author="Yoav Ram" w:date="2018-11-13T12:41:00Z">
          <w:pPr>
            <w:spacing w:line="480" w:lineRule="auto"/>
            <w:ind w:firstLine="0"/>
          </w:pPr>
        </w:pPrChange>
      </w:pPr>
      <w:r>
        <w:rPr>
          <w:b/>
          <w:bCs/>
        </w:rPr>
        <w:t>Estimating s</w:t>
      </w:r>
      <w:r w:rsidR="005F34D1" w:rsidRPr="0025589C">
        <w:rPr>
          <w:b/>
          <w:bCs/>
        </w:rPr>
        <w:t xml:space="preserve">election coefficients. </w:t>
      </w:r>
      <w:r w:rsidR="00DE7AF4" w:rsidRPr="0025589C">
        <w:t>Selection coefficients</w:t>
      </w:r>
      <w:r w:rsidR="005F34D1" w:rsidRPr="0025589C">
        <w:t xml:space="preserve"> </w:t>
      </w:r>
      <w:r w:rsidR="00DE7AF4" w:rsidRPr="0025589C">
        <w:t>were</w:t>
      </w:r>
      <w:r w:rsidR="005F34D1" w:rsidRPr="0025589C">
        <w:t xml:space="preserve"> estimated from pairwise competition results </w:t>
      </w:r>
      <w:r w:rsidR="005F34D1" w:rsidRPr="00876E70">
        <w:t xml:space="preserve">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876E70">
        <w:t xml:space="preserve"> </w:t>
      </w:r>
      <w:r w:rsidR="005F34D1" w:rsidRPr="00876E70">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005F34D1" w:rsidRPr="00876E70">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005F34D1" w:rsidRPr="00876E70">
        <w:t xml:space="preserve"> are the </w:t>
      </w:r>
      <w:r w:rsidR="00DE7AF4" w:rsidRPr="00876E70">
        <w:t xml:space="preserve">predicted </w:t>
      </w:r>
      <w:r w:rsidR="005F34D1" w:rsidRPr="00876E70">
        <w:t xml:space="preserve">frequencies of </w:t>
      </w:r>
      <w:r w:rsidR="005F34D1" w:rsidRPr="00876E70">
        <w:lastRenderedPageBreak/>
        <w:t xml:space="preserve">the strains and </w:t>
      </w:r>
      <m:oMath>
        <m:r>
          <w:rPr>
            <w:rFonts w:ascii="Cambria Math" w:hAnsi="Cambria Math"/>
          </w:rPr>
          <m:t>t</m:t>
        </m:r>
      </m:oMath>
      <w:r w:rsidR="005F34D1" w:rsidRPr="00876E70">
        <w:t xml:space="preserve"> is</w:t>
      </w:r>
      <w:r w:rsidR="005F34D1" w:rsidRPr="0025589C">
        <w:t xml:space="preserve"> time</w:t>
      </w:r>
      <w:r w:rsidR="00FB039B" w:rsidRPr="0025589C">
        <w:t xml:space="preserve"> </w:t>
      </w:r>
      <w:r w:rsidR="00B313D1"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B313D1" w:rsidRPr="0025589C">
        <w:fldChar w:fldCharType="separate"/>
      </w:r>
      <w:r w:rsidR="00A10657" w:rsidRPr="00A10657">
        <w:rPr>
          <w:noProof/>
        </w:rPr>
        <w:t>(1)</w:t>
      </w:r>
      <w:r w:rsidR="00B313D1" w:rsidRPr="0025589C">
        <w:fldChar w:fldCharType="end"/>
      </w:r>
      <w:r w:rsidR="005F34D1" w:rsidRPr="0025589C">
        <w:t xml:space="preserve">. </w:t>
      </w:r>
      <w:r w:rsidR="00DE7AF4" w:rsidRPr="0025589C">
        <w:t xml:space="preserve">The </w:t>
      </w:r>
      <w:r w:rsidR="00DE7AF4" w:rsidRPr="00876E70">
        <w:t xml:space="preserve">resulting </w:t>
      </w:r>
      <w:proofErr w:type="spellStart"/>
      <w:r w:rsidR="00DE7AF4" w:rsidRPr="00876E70">
        <w:rPr>
          <w:i/>
          <w:iCs/>
        </w:rPr>
        <w:t>s</w:t>
      </w:r>
      <w:r w:rsidR="00DE7AF4" w:rsidRPr="00876E70">
        <w:rPr>
          <w:i/>
          <w:iCs/>
          <w:vertAlign w:val="subscript"/>
        </w:rPr>
        <w:t>t</w:t>
      </w:r>
      <w:proofErr w:type="spellEnd"/>
      <w:r w:rsidR="00DE7AF4" w:rsidRPr="00876E70">
        <w:rPr>
          <w:i/>
          <w:iCs/>
        </w:rPr>
        <w:t xml:space="preserve"> </w:t>
      </w:r>
      <w:r w:rsidR="00DE7AF4" w:rsidRPr="00876E70">
        <w:t xml:space="preserve">values were then </w:t>
      </w:r>
      <w:r w:rsidR="005F34D1" w:rsidRPr="00876E70">
        <w:t>averaged across time</w:t>
      </w:r>
      <w:r w:rsidR="00DE7AF4" w:rsidRPr="00876E70">
        <w:t>.</w:t>
      </w:r>
      <w:r w:rsidR="005F34D1" w:rsidRPr="00876E70">
        <w:t xml:space="preserve"> Note that these estimates </w:t>
      </w:r>
      <w:r w:rsidR="00DB7A4F" w:rsidRPr="00876E70">
        <w:t>can</w:t>
      </w:r>
      <w:r w:rsidR="005F34D1" w:rsidRPr="00876E70">
        <w:t xml:space="preserve"> depend on the experimental</w:t>
      </w:r>
      <w:r w:rsidR="005F34D1" w:rsidRPr="0025589C">
        <w:t xml:space="preserve"> conditions, such as duration, media, temperature, and strain composition.</w:t>
      </w:r>
    </w:p>
    <w:p w14:paraId="4E374857" w14:textId="215C05EF" w:rsidR="00D121CE" w:rsidRPr="0025589C" w:rsidRDefault="00D121CE">
      <w:pPr>
        <w:pPrChange w:id="650" w:author="Yoav Ram" w:date="2018-11-13T12:41:00Z">
          <w:pPr>
            <w:spacing w:line="480" w:lineRule="auto"/>
            <w:ind w:firstLine="0"/>
          </w:pPr>
        </w:pPrChange>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r w:rsidR="00DE1D24">
        <w:rPr>
          <w:rStyle w:val="Hyperlink"/>
        </w:rPr>
        <w:fldChar w:fldCharType="begin"/>
      </w:r>
      <w:r w:rsidR="00DE1D24">
        <w:rPr>
          <w:rStyle w:val="Hyperlink"/>
        </w:rPr>
        <w:instrText xml:space="preserve"> HYPERLINK "https://figshare.com/s/b08c6b975779e03ec48e" </w:instrText>
      </w:r>
      <w:r w:rsidR="00DE1D24">
        <w:rPr>
          <w:rStyle w:val="Hyperlink"/>
        </w:rPr>
        <w:fldChar w:fldCharType="separate"/>
      </w:r>
      <w:r w:rsidR="00ED4128" w:rsidRPr="0025589C">
        <w:rPr>
          <w:rStyle w:val="Hyperlink"/>
        </w:rPr>
        <w:t>https://figshare.com/s/b08c6b975779e03ec48e</w:t>
      </w:r>
      <w:r w:rsidR="00DE1D24">
        <w:rPr>
          <w:rStyle w:val="Hyperlink"/>
        </w:rPr>
        <w:fldChar w:fldCharType="end"/>
      </w:r>
      <w:r w:rsidR="00ED4128" w:rsidRPr="0025589C">
        <w:t>).</w:t>
      </w:r>
    </w:p>
    <w:p w14:paraId="733B6A17" w14:textId="77777777" w:rsidR="007A7F01" w:rsidRPr="0025589C" w:rsidRDefault="007A7F01">
      <w:pPr>
        <w:pPrChange w:id="651" w:author="Yoav Ram" w:date="2018-11-13T12:41:00Z">
          <w:pPr>
            <w:spacing w:line="480" w:lineRule="auto"/>
            <w:ind w:firstLine="0"/>
          </w:pPr>
        </w:pPrChange>
      </w:pPr>
      <w:r w:rsidRPr="0025589C">
        <w:rPr>
          <w:b/>
          <w:bCs/>
        </w:rPr>
        <w:t>Code availability</w:t>
      </w:r>
      <w:r w:rsidRPr="0025589C">
        <w:t xml:space="preserve">. Source code will be available upon publication at </w:t>
      </w:r>
      <w:r w:rsidR="00DE1D24">
        <w:rPr>
          <w:rStyle w:val="Hyperlink"/>
        </w:rPr>
        <w:fldChar w:fldCharType="begin"/>
      </w:r>
      <w:r w:rsidR="00DE1D24">
        <w:rPr>
          <w:rStyle w:val="Hyperlink"/>
        </w:rPr>
        <w:instrText xml:space="preserve"> HYPERLINK "https://github.com/yoavram/curveball" </w:instrText>
      </w:r>
      <w:r w:rsidR="00DE1D24">
        <w:rPr>
          <w:rStyle w:val="Hyperlink"/>
        </w:rPr>
        <w:fldChar w:fldCharType="separate"/>
      </w:r>
      <w:r w:rsidRPr="0025589C">
        <w:rPr>
          <w:rStyle w:val="Hyperlink"/>
        </w:rPr>
        <w:t>https://github.com/yoavram/curveball</w:t>
      </w:r>
      <w:r w:rsidR="00DE1D24">
        <w:rPr>
          <w:rStyle w:val="Hyperlink"/>
        </w:rPr>
        <w:fldChar w:fldCharType="end"/>
      </w:r>
      <w:r w:rsidRPr="0025589C">
        <w:t xml:space="preserve"> ; an installation guide, tutorial, and documentation will be available upon publication at </w:t>
      </w:r>
      <w:r w:rsidR="00DE1D24">
        <w:rPr>
          <w:rStyle w:val="Hyperlink"/>
        </w:rPr>
        <w:fldChar w:fldCharType="begin"/>
      </w:r>
      <w:r w:rsidR="00DE1D24">
        <w:rPr>
          <w:rStyle w:val="Hyperlink"/>
        </w:rPr>
        <w:instrText xml:space="preserve"> HYPERLINK "http://curveball.yoavram.com" </w:instrText>
      </w:r>
      <w:r w:rsidR="00DE1D24">
        <w:rPr>
          <w:rStyle w:val="Hyperlink"/>
        </w:rPr>
        <w:fldChar w:fldCharType="separate"/>
      </w:r>
      <w:r w:rsidRPr="0025589C">
        <w:rPr>
          <w:rStyle w:val="Hyperlink"/>
        </w:rPr>
        <w:t>http://curveball.yoavram.com</w:t>
      </w:r>
      <w:r w:rsidR="00DE1D24">
        <w:rPr>
          <w:rStyle w:val="Hyperlink"/>
        </w:rPr>
        <w:fldChar w:fldCharType="end"/>
      </w:r>
      <w:r w:rsidRPr="0025589C">
        <w:t xml:space="preserve">. </w:t>
      </w:r>
      <w:r w:rsidRPr="0025589C">
        <w:rPr>
          <w:i/>
          <w:iCs/>
        </w:rPr>
        <w:t>For editors and reviewers only:</w:t>
      </w:r>
      <w:r w:rsidRPr="0025589C">
        <w:t xml:space="preserve"> installation guide, tutorial, documentation, and source code is available at </w:t>
      </w:r>
      <w:r w:rsidR="00DE1D24">
        <w:rPr>
          <w:rStyle w:val="Hyperlink"/>
        </w:rPr>
        <w:fldChar w:fldCharType="begin"/>
      </w:r>
      <w:r w:rsidR="00DE1D24">
        <w:rPr>
          <w:rStyle w:val="Hyperlink"/>
        </w:rPr>
        <w:instrText xml:space="preserve"> HYPERLINK "https://curveball.netlify.com" </w:instrText>
      </w:r>
      <w:r w:rsidR="00DE1D24">
        <w:rPr>
          <w:rStyle w:val="Hyperlink"/>
        </w:rPr>
        <w:fldChar w:fldCharType="separate"/>
      </w:r>
      <w:r w:rsidRPr="0025589C">
        <w:rPr>
          <w:rStyle w:val="Hyperlink"/>
        </w:rPr>
        <w:t>https://curveball.netlify.com</w:t>
      </w:r>
      <w:r w:rsidR="00DE1D24">
        <w:rPr>
          <w:rStyle w:val="Hyperlink"/>
        </w:rPr>
        <w:fldChar w:fldCharType="end"/>
      </w:r>
      <w:r w:rsidRPr="0025589C">
        <w:t xml:space="preserve"> (password: </w:t>
      </w:r>
      <w:r w:rsidRPr="0025589C">
        <w:rPr>
          <w:i/>
          <w:iCs/>
        </w:rPr>
        <w:t>dh5alpha</w:t>
      </w:r>
      <w:r w:rsidRPr="0025589C">
        <w:t>).</w:t>
      </w:r>
    </w:p>
    <w:p w14:paraId="4B214407" w14:textId="6BCCD76D" w:rsidR="007A7F01" w:rsidRPr="0025589C" w:rsidRDefault="007A7F01">
      <w:pPr>
        <w:pPrChange w:id="652" w:author="Yoav Ram" w:date="2018-11-13T12:41:00Z">
          <w:pPr>
            <w:spacing w:line="480" w:lineRule="auto"/>
            <w:ind w:firstLine="0"/>
          </w:pPr>
        </w:pPrChange>
      </w:pPr>
      <w:r w:rsidRPr="0025589C">
        <w:rPr>
          <w:b/>
          <w:bCs/>
        </w:rPr>
        <w:t>Figure reproduction</w:t>
      </w:r>
      <w:r w:rsidRPr="0025589C">
        <w:t xml:space="preserve">. Data was </w:t>
      </w:r>
      <w:r w:rsidR="003B757D" w:rsidRPr="0025589C">
        <w:t>analyzed</w:t>
      </w:r>
      <w:r w:rsidRPr="0025589C">
        <w:t xml:space="preserve"> and figures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B66EEC">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6)","plainTextFormattedCitation":"(36)","previouslyFormattedCitation":"(36)"},"properties":{"noteIndex":0},"schema":"https://github.com/citation-style-language/schema/raw/master/csl-citation.json"}</w:instrText>
      </w:r>
      <w:r w:rsidRPr="0025589C">
        <w:fldChar w:fldCharType="separate"/>
      </w:r>
      <w:r w:rsidR="00B66EEC" w:rsidRPr="00B66EEC">
        <w:rPr>
          <w:noProof/>
        </w:rPr>
        <w:t>(36)</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r w:rsidR="00DE1D24">
        <w:rPr>
          <w:rStyle w:val="Hyperlink"/>
        </w:rPr>
        <w:fldChar w:fldCharType="begin"/>
      </w:r>
      <w:r w:rsidR="00DE1D24">
        <w:rPr>
          <w:rStyle w:val="Hyperlink"/>
        </w:rPr>
        <w:instrText xml:space="preserve"> HYPERLINK "https://github.com/yoavram/curveball_ms" </w:instrText>
      </w:r>
      <w:r w:rsidR="00DE1D24">
        <w:rPr>
          <w:rStyle w:val="Hyperlink"/>
        </w:rPr>
        <w:fldChar w:fldCharType="separate"/>
      </w:r>
      <w:r w:rsidRPr="0025589C">
        <w:rPr>
          <w:rStyle w:val="Hyperlink"/>
        </w:rPr>
        <w:t>https://github.com/yoavram/curveball_ms</w:t>
      </w:r>
      <w:r w:rsidR="00DE1D24">
        <w:rPr>
          <w:rStyle w:val="Hyperlink"/>
        </w:rPr>
        <w:fldChar w:fldCharType="end"/>
      </w:r>
      <w:r w:rsidRPr="0025589C">
        <w:t xml:space="preserve">. </w:t>
      </w:r>
      <w:r w:rsidRPr="0025589C">
        <w:rPr>
          <w:i/>
          <w:iCs/>
        </w:rPr>
        <w:t>For editors and reviewers only:</w:t>
      </w:r>
      <w:r w:rsidRPr="0025589C">
        <w:t xml:space="preserve"> the notebook is available at </w:t>
      </w:r>
      <w:r w:rsidR="00DE1D24">
        <w:rPr>
          <w:rStyle w:val="Hyperlink"/>
        </w:rPr>
        <w:fldChar w:fldCharType="begin"/>
      </w:r>
      <w:r w:rsidR="00DE1D24">
        <w:rPr>
          <w:rStyle w:val="Hyperlink"/>
        </w:rPr>
        <w:instrText xml:space="preserve"> HYPERLINK "https://dl.dropboxusercontent.com/u/1578682/supp.ipynb" </w:instrText>
      </w:r>
      <w:r w:rsidR="00DE1D24">
        <w:rPr>
          <w:rStyle w:val="Hyperlink"/>
        </w:rPr>
        <w:fldChar w:fldCharType="separate"/>
      </w:r>
      <w:r w:rsidRPr="0025589C">
        <w:rPr>
          <w:rStyle w:val="Hyperlink"/>
        </w:rPr>
        <w:t>https://dl.dropboxusercontent.com/u/1578682/supp.ipynb</w:t>
      </w:r>
      <w:r w:rsidR="00DE1D24">
        <w:rPr>
          <w:rStyle w:val="Hyperlink"/>
        </w:rPr>
        <w:fldChar w:fldCharType="end"/>
      </w:r>
      <w:r w:rsidRPr="0025589C">
        <w:t>.</w:t>
      </w:r>
    </w:p>
    <w:p w14:paraId="3DF0B46C" w14:textId="77777777" w:rsidR="00560BED" w:rsidRDefault="00560BED">
      <w:pPr>
        <w:spacing w:after="200"/>
        <w:rPr>
          <w:rFonts w:eastAsiaTheme="majorEastAsia"/>
          <w:b/>
          <w:bCs/>
          <w:kern w:val="32"/>
          <w:sz w:val="28"/>
          <w:szCs w:val="28"/>
        </w:rPr>
        <w:pPrChange w:id="653" w:author="Yoav Ram" w:date="2018-11-13T12:41:00Z">
          <w:pPr>
            <w:spacing w:after="200" w:line="276" w:lineRule="auto"/>
            <w:ind w:firstLine="0"/>
          </w:pPr>
        </w:pPrChange>
      </w:pPr>
      <w:r>
        <w:br w:type="page"/>
      </w:r>
    </w:p>
    <w:p w14:paraId="563B9B5B" w14:textId="4CD90DBC" w:rsidR="007A7F01" w:rsidRPr="0025589C" w:rsidRDefault="007A7F01">
      <w:pPr>
        <w:pStyle w:val="Heading1"/>
        <w:spacing w:line="360" w:lineRule="auto"/>
        <w:ind w:firstLine="284"/>
        <w:pPrChange w:id="654" w:author="Yoav Ram" w:date="2018-11-13T12:41:00Z">
          <w:pPr>
            <w:pStyle w:val="Heading1"/>
          </w:pPr>
        </w:pPrChange>
      </w:pPr>
      <w:r w:rsidRPr="0025589C">
        <w:lastRenderedPageBreak/>
        <w:t>Acknowledgments</w:t>
      </w:r>
    </w:p>
    <w:p w14:paraId="3E4C7E66" w14:textId="34988D33" w:rsidR="007942A2" w:rsidRDefault="007A7F01">
      <w:pPr>
        <w:rPr>
          <w:sz w:val="22"/>
          <w:szCs w:val="22"/>
        </w:rPr>
        <w:pPrChange w:id="655" w:author="Yoav Ram" w:date="2018-11-13T12:41:00Z">
          <w:pPr>
            <w:spacing w:line="480" w:lineRule="auto"/>
            <w:ind w:firstLine="0"/>
          </w:pPr>
        </w:pPrChange>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12E9BC9F" w14:textId="1E46BFC6" w:rsidR="00643E5F" w:rsidRPr="00560BED" w:rsidRDefault="00A9402F">
      <w:pPr>
        <w:rPr>
          <w:sz w:val="22"/>
          <w:szCs w:val="22"/>
        </w:rPr>
        <w:pPrChange w:id="656" w:author="Yoav Ram" w:date="2018-11-13T12:41:00Z">
          <w:pPr>
            <w:spacing w:line="480" w:lineRule="auto"/>
            <w:ind w:firstLine="0"/>
          </w:pPr>
        </w:pPrChange>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75B73F83" w14:textId="6D3E87B9" w:rsidR="00750BAE" w:rsidRPr="0025589C" w:rsidRDefault="00750BAE">
      <w:pPr>
        <w:pStyle w:val="Heading1"/>
        <w:spacing w:line="360" w:lineRule="auto"/>
        <w:ind w:firstLine="284"/>
        <w:pPrChange w:id="657" w:author="Yoav Ram" w:date="2018-11-13T12:41:00Z">
          <w:pPr>
            <w:pStyle w:val="Heading1"/>
          </w:pPr>
        </w:pPrChange>
      </w:pPr>
      <w:r w:rsidRPr="0025589C">
        <w:t>References</w:t>
      </w:r>
    </w:p>
    <w:p w14:paraId="68AF7837" w14:textId="5BD80E4B" w:rsidR="001C1861" w:rsidRPr="001C1861" w:rsidRDefault="00750BAE" w:rsidP="001C1861">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C1861" w:rsidRPr="001C1861">
        <w:rPr>
          <w:rFonts w:ascii="Times New Roman" w:hAnsi="Times New Roman" w:cs="Times New Roman"/>
          <w:noProof/>
        </w:rPr>
        <w:t xml:space="preserve">1. </w:t>
      </w:r>
      <w:r w:rsidR="001C1861" w:rsidRPr="001C1861">
        <w:rPr>
          <w:rFonts w:ascii="Times New Roman" w:hAnsi="Times New Roman" w:cs="Times New Roman"/>
          <w:noProof/>
        </w:rPr>
        <w:tab/>
        <w:t xml:space="preserve">Chevin L-M (2011) On measuring selection in experimental evolution. </w:t>
      </w:r>
      <w:r w:rsidR="001C1861" w:rsidRPr="001C1861">
        <w:rPr>
          <w:rFonts w:ascii="Times New Roman" w:hAnsi="Times New Roman" w:cs="Times New Roman"/>
          <w:i/>
          <w:iCs/>
          <w:noProof/>
        </w:rPr>
        <w:t>Biol Lett</w:t>
      </w:r>
      <w:r w:rsidR="001C1861" w:rsidRPr="001C1861">
        <w:rPr>
          <w:rFonts w:ascii="Times New Roman" w:hAnsi="Times New Roman" w:cs="Times New Roman"/>
          <w:noProof/>
        </w:rPr>
        <w:t xml:space="preserve"> 7(2):210–3.</w:t>
      </w:r>
    </w:p>
    <w:p w14:paraId="2EA3B571"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 </w:t>
      </w:r>
      <w:r w:rsidRPr="001C1861">
        <w:rPr>
          <w:rFonts w:ascii="Times New Roman" w:hAnsi="Times New Roman" w:cs="Times New Roman"/>
          <w:noProof/>
        </w:rPr>
        <w:tab/>
        <w:t>Gallet R, Cooper TF, Elena SF, Lenormand T (2012) Measuring selection coefficients below 10</w:t>
      </w:r>
      <w:r w:rsidRPr="001C1861">
        <w:rPr>
          <w:rFonts w:ascii="Times New Roman" w:hAnsi="Times New Roman" w:cs="Times New Roman"/>
          <w:noProof/>
          <w:vertAlign w:val="superscript"/>
        </w:rPr>
        <w:t>-3</w:t>
      </w:r>
      <w:r w:rsidRPr="001C1861">
        <w:rPr>
          <w:rFonts w:ascii="Times New Roman" w:hAnsi="Times New Roman" w:cs="Times New Roman"/>
          <w:noProof/>
        </w:rPr>
        <w:t xml:space="preserve">: method, questions, and prospects. </w:t>
      </w:r>
      <w:r w:rsidRPr="001C1861">
        <w:rPr>
          <w:rFonts w:ascii="Times New Roman" w:hAnsi="Times New Roman" w:cs="Times New Roman"/>
          <w:i/>
          <w:iCs/>
          <w:noProof/>
        </w:rPr>
        <w:t>Genetics</w:t>
      </w:r>
      <w:r w:rsidRPr="001C1861">
        <w:rPr>
          <w:rFonts w:ascii="Times New Roman" w:hAnsi="Times New Roman" w:cs="Times New Roman"/>
          <w:noProof/>
        </w:rPr>
        <w:t xml:space="preserve"> 190(1):175–86.</w:t>
      </w:r>
    </w:p>
    <w:p w14:paraId="59747343"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 </w:t>
      </w:r>
      <w:r w:rsidRPr="001C1861">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C1861">
        <w:rPr>
          <w:rFonts w:ascii="Times New Roman" w:hAnsi="Times New Roman" w:cs="Times New Roman"/>
          <w:i/>
          <w:iCs/>
          <w:noProof/>
        </w:rPr>
        <w:t>PLoS One</w:t>
      </w:r>
      <w:r w:rsidRPr="001C1861">
        <w:rPr>
          <w:rFonts w:ascii="Times New Roman" w:hAnsi="Times New Roman" w:cs="Times New Roman"/>
          <w:noProof/>
        </w:rPr>
        <w:t xml:space="preserve"> 10(6):e0126915.</w:t>
      </w:r>
    </w:p>
    <w:p w14:paraId="6376A88E"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4. </w:t>
      </w:r>
      <w:r w:rsidRPr="001C1861">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C1861">
        <w:rPr>
          <w:rFonts w:ascii="Times New Roman" w:hAnsi="Times New Roman" w:cs="Times New Roman"/>
          <w:i/>
          <w:iCs/>
          <w:noProof/>
        </w:rPr>
        <w:t>Mol Biol Evol</w:t>
      </w:r>
      <w:r w:rsidRPr="001C1861">
        <w:rPr>
          <w:rFonts w:ascii="Times New Roman" w:hAnsi="Times New Roman" w:cs="Times New Roman"/>
          <w:noProof/>
        </w:rPr>
        <w:t xml:space="preserve"> 32(10):2675–2680.</w:t>
      </w:r>
    </w:p>
    <w:p w14:paraId="5A2D39E8"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5. </w:t>
      </w:r>
      <w:r w:rsidRPr="001C1861">
        <w:rPr>
          <w:rFonts w:ascii="Times New Roman" w:hAnsi="Times New Roman" w:cs="Times New Roman"/>
          <w:noProof/>
        </w:rPr>
        <w:tab/>
        <w:t xml:space="preserve">Hall BG, Acar H, Nandipati A, Barlow M (2014) Growth rates made easy. </w:t>
      </w:r>
      <w:r w:rsidRPr="001C1861">
        <w:rPr>
          <w:rFonts w:ascii="Times New Roman" w:hAnsi="Times New Roman" w:cs="Times New Roman"/>
          <w:i/>
          <w:iCs/>
          <w:noProof/>
        </w:rPr>
        <w:t>Mol Biol Evol</w:t>
      </w:r>
      <w:r w:rsidRPr="001C1861">
        <w:rPr>
          <w:rFonts w:ascii="Times New Roman" w:hAnsi="Times New Roman" w:cs="Times New Roman"/>
          <w:noProof/>
        </w:rPr>
        <w:t xml:space="preserve"> 31(1):232–238.</w:t>
      </w:r>
    </w:p>
    <w:p w14:paraId="14136FD2"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6. </w:t>
      </w:r>
      <w:r w:rsidRPr="001C1861">
        <w:rPr>
          <w:rFonts w:ascii="Times New Roman" w:hAnsi="Times New Roman" w:cs="Times New Roman"/>
          <w:noProof/>
        </w:rPr>
        <w:tab/>
        <w:t xml:space="preserve">Crow JF, Kimura M (1970) </w:t>
      </w:r>
      <w:r w:rsidRPr="001C1861">
        <w:rPr>
          <w:rFonts w:ascii="Times New Roman" w:hAnsi="Times New Roman" w:cs="Times New Roman"/>
          <w:i/>
          <w:iCs/>
          <w:noProof/>
        </w:rPr>
        <w:t>An introduction to population genetics theory</w:t>
      </w:r>
      <w:r w:rsidRPr="001C1861">
        <w:rPr>
          <w:rFonts w:ascii="Times New Roman" w:hAnsi="Times New Roman" w:cs="Times New Roman"/>
          <w:noProof/>
        </w:rPr>
        <w:t xml:space="preserve"> (Burgess Pub. Co., Minneapolis).</w:t>
      </w:r>
    </w:p>
    <w:p w14:paraId="48B58C67"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7. </w:t>
      </w:r>
      <w:r w:rsidRPr="001C1861">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C1861">
        <w:rPr>
          <w:rFonts w:ascii="Times New Roman" w:hAnsi="Times New Roman" w:cs="Times New Roman"/>
          <w:i/>
          <w:iCs/>
          <w:noProof/>
        </w:rPr>
        <w:t>Am Nat</w:t>
      </w:r>
      <w:r w:rsidRPr="001C1861">
        <w:rPr>
          <w:rFonts w:ascii="Times New Roman" w:hAnsi="Times New Roman" w:cs="Times New Roman"/>
          <w:noProof/>
        </w:rPr>
        <w:t xml:space="preserve"> 138(6):1315.</w:t>
      </w:r>
    </w:p>
    <w:p w14:paraId="77D81F56"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8. </w:t>
      </w:r>
      <w:r w:rsidRPr="001C1861">
        <w:rPr>
          <w:rFonts w:ascii="Times New Roman" w:hAnsi="Times New Roman" w:cs="Times New Roman"/>
          <w:noProof/>
        </w:rPr>
        <w:tab/>
        <w:t xml:space="preserve">Wahl LM, Zhu AD (2015) Survival probability of beneficial mutations in bacterial batch culture. </w:t>
      </w:r>
      <w:r w:rsidRPr="001C1861">
        <w:rPr>
          <w:rFonts w:ascii="Times New Roman" w:hAnsi="Times New Roman" w:cs="Times New Roman"/>
          <w:i/>
          <w:iCs/>
          <w:noProof/>
        </w:rPr>
        <w:t>Genetics</w:t>
      </w:r>
      <w:r w:rsidRPr="001C1861">
        <w:rPr>
          <w:rFonts w:ascii="Times New Roman" w:hAnsi="Times New Roman" w:cs="Times New Roman"/>
          <w:noProof/>
        </w:rPr>
        <w:t xml:space="preserve"> 200(1):309–20.</w:t>
      </w:r>
    </w:p>
    <w:p w14:paraId="393710DE"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9. </w:t>
      </w:r>
      <w:r w:rsidRPr="001C1861">
        <w:rPr>
          <w:rFonts w:ascii="Times New Roman" w:hAnsi="Times New Roman" w:cs="Times New Roman"/>
          <w:noProof/>
        </w:rPr>
        <w:tab/>
        <w:t xml:space="preserve">Wiser MJ, Lenski RE (2015) A Comparison of Methods to Measure Fitness in </w:t>
      </w:r>
      <w:r w:rsidRPr="001C1861">
        <w:rPr>
          <w:rFonts w:ascii="Times New Roman" w:hAnsi="Times New Roman" w:cs="Times New Roman"/>
          <w:i/>
          <w:iCs/>
          <w:noProof/>
        </w:rPr>
        <w:t>Escherichia coli</w:t>
      </w:r>
      <w:r w:rsidRPr="001C1861">
        <w:rPr>
          <w:rFonts w:ascii="Times New Roman" w:hAnsi="Times New Roman" w:cs="Times New Roman"/>
          <w:noProof/>
        </w:rPr>
        <w:t xml:space="preserve">. </w:t>
      </w:r>
      <w:r w:rsidRPr="001C1861">
        <w:rPr>
          <w:rFonts w:ascii="Times New Roman" w:hAnsi="Times New Roman" w:cs="Times New Roman"/>
          <w:i/>
          <w:iCs/>
          <w:noProof/>
        </w:rPr>
        <w:t>PLoS One</w:t>
      </w:r>
      <w:r w:rsidRPr="001C1861">
        <w:rPr>
          <w:rFonts w:ascii="Times New Roman" w:hAnsi="Times New Roman" w:cs="Times New Roman"/>
          <w:noProof/>
        </w:rPr>
        <w:t xml:space="preserve"> 10(5):e0126210.</w:t>
      </w:r>
    </w:p>
    <w:p w14:paraId="108EDA69"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0. </w:t>
      </w:r>
      <w:r w:rsidRPr="001C1861">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1C1861">
        <w:rPr>
          <w:rFonts w:ascii="Times New Roman" w:hAnsi="Times New Roman" w:cs="Times New Roman"/>
          <w:noProof/>
        </w:rPr>
        <w:lastRenderedPageBreak/>
        <w:t xml:space="preserve">Potential for Adaptive Walks in Challenging Environments. </w:t>
      </w:r>
      <w:r w:rsidRPr="001C1861">
        <w:rPr>
          <w:rFonts w:ascii="Times New Roman" w:hAnsi="Times New Roman" w:cs="Times New Roman"/>
          <w:i/>
          <w:iCs/>
          <w:noProof/>
        </w:rPr>
        <w:t>Genetics</w:t>
      </w:r>
      <w:r w:rsidRPr="001C1861">
        <w:rPr>
          <w:rFonts w:ascii="Times New Roman" w:hAnsi="Times New Roman" w:cs="Times New Roman"/>
          <w:noProof/>
        </w:rPr>
        <w:t xml:space="preserve"> 196(3):1–35.</w:t>
      </w:r>
    </w:p>
    <w:p w14:paraId="535DA5BE"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1. </w:t>
      </w:r>
      <w:r w:rsidRPr="001C1861">
        <w:rPr>
          <w:rFonts w:ascii="Times New Roman" w:hAnsi="Times New Roman" w:cs="Times New Roman"/>
          <w:noProof/>
        </w:rPr>
        <w:tab/>
        <w:t xml:space="preserve">Levy SF, et al. (2015) Quantitative evolutionary dynamics using high-resolution lineage tracking. </w:t>
      </w:r>
      <w:r w:rsidRPr="001C1861">
        <w:rPr>
          <w:rFonts w:ascii="Times New Roman" w:hAnsi="Times New Roman" w:cs="Times New Roman"/>
          <w:i/>
          <w:iCs/>
          <w:noProof/>
        </w:rPr>
        <w:t>Nature</w:t>
      </w:r>
      <w:r w:rsidRPr="001C1861">
        <w:rPr>
          <w:rFonts w:ascii="Times New Roman" w:hAnsi="Times New Roman" w:cs="Times New Roman"/>
          <w:noProof/>
        </w:rPr>
        <w:t xml:space="preserve"> 519(7542):181–186.</w:t>
      </w:r>
    </w:p>
    <w:p w14:paraId="4AAC3B52"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2. </w:t>
      </w:r>
      <w:r w:rsidRPr="001C1861">
        <w:rPr>
          <w:rFonts w:ascii="Times New Roman" w:hAnsi="Times New Roman" w:cs="Times New Roman"/>
          <w:noProof/>
        </w:rPr>
        <w:tab/>
        <w:t xml:space="preserve">Li Y, et al. (2018) Hidden Complexity of Yeast Adaptation under Simple Evolutionary Conditions. </w:t>
      </w:r>
      <w:r w:rsidRPr="001C1861">
        <w:rPr>
          <w:rFonts w:ascii="Times New Roman" w:hAnsi="Times New Roman" w:cs="Times New Roman"/>
          <w:i/>
          <w:iCs/>
          <w:noProof/>
        </w:rPr>
        <w:t>Curr Biol</w:t>
      </w:r>
      <w:r w:rsidRPr="001C1861">
        <w:rPr>
          <w:rFonts w:ascii="Times New Roman" w:hAnsi="Times New Roman" w:cs="Times New Roman"/>
          <w:noProof/>
        </w:rPr>
        <w:t xml:space="preserve"> 28(4):515–525.e6.</w:t>
      </w:r>
    </w:p>
    <w:p w14:paraId="4C6C95B3"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3. </w:t>
      </w:r>
      <w:r w:rsidRPr="001C1861">
        <w:rPr>
          <w:rFonts w:ascii="Times New Roman" w:hAnsi="Times New Roman" w:cs="Times New Roman"/>
          <w:noProof/>
        </w:rPr>
        <w:tab/>
        <w:t xml:space="preserve">Baranyi J, Roberts TA (1994) A dynamic approach to predicting bacterial growth in food. </w:t>
      </w:r>
      <w:r w:rsidRPr="001C1861">
        <w:rPr>
          <w:rFonts w:ascii="Times New Roman" w:hAnsi="Times New Roman" w:cs="Times New Roman"/>
          <w:i/>
          <w:iCs/>
          <w:noProof/>
        </w:rPr>
        <w:t>Int J Food Microbiol</w:t>
      </w:r>
      <w:r w:rsidRPr="001C1861">
        <w:rPr>
          <w:rFonts w:ascii="Times New Roman" w:hAnsi="Times New Roman" w:cs="Times New Roman"/>
          <w:noProof/>
        </w:rPr>
        <w:t xml:space="preserve"> 23:277–294.</w:t>
      </w:r>
    </w:p>
    <w:p w14:paraId="7CB7D6DB"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4. </w:t>
      </w:r>
      <w:r w:rsidRPr="001C1861">
        <w:rPr>
          <w:rFonts w:ascii="Times New Roman" w:hAnsi="Times New Roman" w:cs="Times New Roman"/>
          <w:noProof/>
        </w:rPr>
        <w:tab/>
        <w:t xml:space="preserve">Williams FM (1967) A model of cell growth dynamics. </w:t>
      </w:r>
      <w:r w:rsidRPr="001C1861">
        <w:rPr>
          <w:rFonts w:ascii="Times New Roman" w:hAnsi="Times New Roman" w:cs="Times New Roman"/>
          <w:i/>
          <w:iCs/>
          <w:noProof/>
        </w:rPr>
        <w:t>J Theor Biol</w:t>
      </w:r>
      <w:r w:rsidRPr="001C1861">
        <w:rPr>
          <w:rFonts w:ascii="Times New Roman" w:hAnsi="Times New Roman" w:cs="Times New Roman"/>
          <w:noProof/>
        </w:rPr>
        <w:t xml:space="preserve"> 15(2):190–207.</w:t>
      </w:r>
    </w:p>
    <w:p w14:paraId="33BA7FCD"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5. </w:t>
      </w:r>
      <w:r w:rsidRPr="001C1861">
        <w:rPr>
          <w:rFonts w:ascii="Times New Roman" w:hAnsi="Times New Roman" w:cs="Times New Roman"/>
          <w:noProof/>
        </w:rPr>
        <w:tab/>
        <w:t xml:space="preserve">Otto SP, Day T (2007) </w:t>
      </w:r>
      <w:r w:rsidRPr="001C1861">
        <w:rPr>
          <w:rFonts w:ascii="Times New Roman" w:hAnsi="Times New Roman" w:cs="Times New Roman"/>
          <w:i/>
          <w:iCs/>
          <w:noProof/>
        </w:rPr>
        <w:t>A biologist’s guide to mathematical modeling in ecology and evolution</w:t>
      </w:r>
      <w:r w:rsidRPr="001C1861">
        <w:rPr>
          <w:rFonts w:ascii="Times New Roman" w:hAnsi="Times New Roman" w:cs="Times New Roman"/>
          <w:noProof/>
        </w:rPr>
        <w:t xml:space="preserve"> (Princeton University Press).</w:t>
      </w:r>
    </w:p>
    <w:p w14:paraId="14C5B936"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6. </w:t>
      </w:r>
      <w:r w:rsidRPr="001C1861">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C1861">
        <w:rPr>
          <w:rFonts w:ascii="Times New Roman" w:hAnsi="Times New Roman" w:cs="Times New Roman"/>
          <w:i/>
          <w:iCs/>
          <w:noProof/>
        </w:rPr>
        <w:t>BMC Evol Biol</w:t>
      </w:r>
      <w:r w:rsidRPr="001C1861">
        <w:rPr>
          <w:rFonts w:ascii="Times New Roman" w:hAnsi="Times New Roman" w:cs="Times New Roman"/>
          <w:noProof/>
        </w:rPr>
        <w:t xml:space="preserve"> 10(1). doi:10.1186/1471-2148-10-11.</w:t>
      </w:r>
    </w:p>
    <w:p w14:paraId="005F0903"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7. </w:t>
      </w:r>
      <w:r w:rsidRPr="001C1861">
        <w:rPr>
          <w:rFonts w:ascii="Times New Roman" w:hAnsi="Times New Roman" w:cs="Times New Roman"/>
          <w:noProof/>
        </w:rPr>
        <w:tab/>
        <w:t xml:space="preserve">Ram Y, et al. (2016) Predicting microbial relative growth in a mixed culture from growth curve data. </w:t>
      </w:r>
      <w:r w:rsidRPr="001C1861">
        <w:rPr>
          <w:rFonts w:ascii="Times New Roman" w:hAnsi="Times New Roman" w:cs="Times New Roman"/>
          <w:i/>
          <w:iCs/>
          <w:noProof/>
        </w:rPr>
        <w:t>bioRxiv</w:t>
      </w:r>
      <w:r w:rsidRPr="001C1861">
        <w:rPr>
          <w:rFonts w:ascii="Times New Roman" w:hAnsi="Times New Roman" w:cs="Times New Roman"/>
          <w:noProof/>
        </w:rPr>
        <w:t>. doi:10.1101/022640.</w:t>
      </w:r>
    </w:p>
    <w:p w14:paraId="58E97B00"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8. </w:t>
      </w:r>
      <w:r w:rsidRPr="001C1861">
        <w:rPr>
          <w:rFonts w:ascii="Times New Roman" w:hAnsi="Times New Roman" w:cs="Times New Roman"/>
          <w:noProof/>
        </w:rPr>
        <w:tab/>
        <w:t xml:space="preserve">Baranyi J (1997) Simple is good as long as it is enough. </w:t>
      </w:r>
      <w:r w:rsidRPr="001C1861">
        <w:rPr>
          <w:rFonts w:ascii="Times New Roman" w:hAnsi="Times New Roman" w:cs="Times New Roman"/>
          <w:i/>
          <w:iCs/>
          <w:noProof/>
        </w:rPr>
        <w:t>Commentary</w:t>
      </w:r>
      <w:r w:rsidRPr="001C1861">
        <w:rPr>
          <w:rFonts w:ascii="Times New Roman" w:hAnsi="Times New Roman" w:cs="Times New Roman"/>
          <w:noProof/>
        </w:rPr>
        <w:t xml:space="preserve"> (1996):391–394.</w:t>
      </w:r>
    </w:p>
    <w:p w14:paraId="102090B6"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19. </w:t>
      </w:r>
      <w:r w:rsidRPr="001C1861">
        <w:rPr>
          <w:rFonts w:ascii="Times New Roman" w:hAnsi="Times New Roman" w:cs="Times New Roman"/>
          <w:noProof/>
        </w:rPr>
        <w:tab/>
        <w:t xml:space="preserve">Hegreness M, Shoresh N, Hartl DL, Kishony R (2006) An equivalence principle for the incorporation of favorable mutations in asexual populations. </w:t>
      </w:r>
      <w:r w:rsidRPr="001C1861">
        <w:rPr>
          <w:rFonts w:ascii="Times New Roman" w:hAnsi="Times New Roman" w:cs="Times New Roman"/>
          <w:i/>
          <w:iCs/>
          <w:noProof/>
        </w:rPr>
        <w:t>Science (80- )</w:t>
      </w:r>
      <w:r w:rsidRPr="001C1861">
        <w:rPr>
          <w:rFonts w:ascii="Times New Roman" w:hAnsi="Times New Roman" w:cs="Times New Roman"/>
          <w:noProof/>
        </w:rPr>
        <w:t xml:space="preserve"> 311(5767):1615–7.</w:t>
      </w:r>
    </w:p>
    <w:p w14:paraId="4C5C5295"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0. </w:t>
      </w:r>
      <w:r w:rsidRPr="001C1861">
        <w:rPr>
          <w:rFonts w:ascii="Times New Roman" w:hAnsi="Times New Roman" w:cs="Times New Roman"/>
          <w:noProof/>
        </w:rPr>
        <w:tab/>
        <w:t xml:space="preserve">Bell G (2010) Experimental genomics of fitness in yeast. </w:t>
      </w:r>
      <w:r w:rsidRPr="001C1861">
        <w:rPr>
          <w:rFonts w:ascii="Times New Roman" w:hAnsi="Times New Roman" w:cs="Times New Roman"/>
          <w:i/>
          <w:iCs/>
          <w:noProof/>
        </w:rPr>
        <w:t>Proc R Soc B Biol Sci</w:t>
      </w:r>
      <w:r w:rsidRPr="001C1861">
        <w:rPr>
          <w:rFonts w:ascii="Times New Roman" w:hAnsi="Times New Roman" w:cs="Times New Roman"/>
          <w:noProof/>
        </w:rPr>
        <w:t xml:space="preserve"> 277(1687):1459–1467.</w:t>
      </w:r>
    </w:p>
    <w:p w14:paraId="0CD90E60"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1. </w:t>
      </w:r>
      <w:r w:rsidRPr="001C1861">
        <w:rPr>
          <w:rFonts w:ascii="Times New Roman" w:hAnsi="Times New Roman" w:cs="Times New Roman"/>
          <w:noProof/>
        </w:rPr>
        <w:tab/>
        <w:t xml:space="preserve">Sprouffske K, Wagner A (2016) Growthcurver: An R package for obtaining interpretable metrics from microbial growth curves. </w:t>
      </w:r>
      <w:r w:rsidRPr="001C1861">
        <w:rPr>
          <w:rFonts w:ascii="Times New Roman" w:hAnsi="Times New Roman" w:cs="Times New Roman"/>
          <w:i/>
          <w:iCs/>
          <w:noProof/>
        </w:rPr>
        <w:t>BMC Bioinformatics</w:t>
      </w:r>
      <w:r w:rsidRPr="001C1861">
        <w:rPr>
          <w:rFonts w:ascii="Times New Roman" w:hAnsi="Times New Roman" w:cs="Times New Roman"/>
          <w:noProof/>
        </w:rPr>
        <w:t xml:space="preserve"> 17(1):17–20.</w:t>
      </w:r>
    </w:p>
    <w:p w14:paraId="7E093018"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2. </w:t>
      </w:r>
      <w:r w:rsidRPr="001C1861">
        <w:rPr>
          <w:rFonts w:ascii="Times New Roman" w:hAnsi="Times New Roman" w:cs="Times New Roman"/>
          <w:noProof/>
        </w:rPr>
        <w:tab/>
        <w:t xml:space="preserve">Van Rossum G, others (2007) Python Programming Language. </w:t>
      </w:r>
      <w:r w:rsidRPr="001C1861">
        <w:rPr>
          <w:rFonts w:ascii="Times New Roman" w:hAnsi="Times New Roman" w:cs="Times New Roman"/>
          <w:i/>
          <w:iCs/>
          <w:noProof/>
        </w:rPr>
        <w:t>USENIX Annual Technical Conference</w:t>
      </w:r>
      <w:r w:rsidRPr="001C1861">
        <w:rPr>
          <w:rFonts w:ascii="Times New Roman" w:hAnsi="Times New Roman" w:cs="Times New Roman"/>
          <w:noProof/>
        </w:rPr>
        <w:t>.</w:t>
      </w:r>
    </w:p>
    <w:p w14:paraId="418703E7"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3. </w:t>
      </w:r>
      <w:r w:rsidRPr="001C1861">
        <w:rPr>
          <w:rFonts w:ascii="Times New Roman" w:hAnsi="Times New Roman" w:cs="Times New Roman"/>
          <w:noProof/>
        </w:rPr>
        <w:tab/>
        <w:t xml:space="preserve">Zelcbuch L, et al. (2013) Spanning high-dimensional expression space using ribosome-binding site combinatorics. </w:t>
      </w:r>
      <w:r w:rsidRPr="001C1861">
        <w:rPr>
          <w:rFonts w:ascii="Times New Roman" w:hAnsi="Times New Roman" w:cs="Times New Roman"/>
          <w:i/>
          <w:iCs/>
          <w:noProof/>
        </w:rPr>
        <w:t>Nucleic Acids Res</w:t>
      </w:r>
      <w:r w:rsidRPr="001C1861">
        <w:rPr>
          <w:rFonts w:ascii="Times New Roman" w:hAnsi="Times New Roman" w:cs="Times New Roman"/>
          <w:noProof/>
        </w:rPr>
        <w:t xml:space="preserve"> 41(9):e98–e98.</w:t>
      </w:r>
    </w:p>
    <w:p w14:paraId="73AD8011"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4. </w:t>
      </w:r>
      <w:r w:rsidRPr="001C1861">
        <w:rPr>
          <w:rFonts w:ascii="Times New Roman" w:hAnsi="Times New Roman" w:cs="Times New Roman"/>
          <w:noProof/>
        </w:rPr>
        <w:tab/>
        <w:t>R Development Core Team (2012) R: A Language and Environment for Statistical Computing.</w:t>
      </w:r>
    </w:p>
    <w:p w14:paraId="6217137F"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5. </w:t>
      </w:r>
      <w:r w:rsidRPr="001C1861">
        <w:rPr>
          <w:rFonts w:ascii="Times New Roman" w:hAnsi="Times New Roman" w:cs="Times New Roman"/>
          <w:noProof/>
        </w:rPr>
        <w:tab/>
        <w:t xml:space="preserve">Ge Y, Sealfon SC (2012) flowPeaks: a fast unsupervised clustering for flow cytometry data via K-means and density peak finding. </w:t>
      </w:r>
      <w:r w:rsidRPr="001C1861">
        <w:rPr>
          <w:rFonts w:ascii="Times New Roman" w:hAnsi="Times New Roman" w:cs="Times New Roman"/>
          <w:i/>
          <w:iCs/>
          <w:noProof/>
        </w:rPr>
        <w:t>Bioinformatics</w:t>
      </w:r>
      <w:r w:rsidRPr="001C1861">
        <w:rPr>
          <w:rFonts w:ascii="Times New Roman" w:hAnsi="Times New Roman" w:cs="Times New Roman"/>
          <w:noProof/>
        </w:rPr>
        <w:t xml:space="preserve"> 28(15):2052–2058.</w:t>
      </w:r>
    </w:p>
    <w:p w14:paraId="2A53CAC7"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6. </w:t>
      </w:r>
      <w:r w:rsidRPr="001C1861">
        <w:rPr>
          <w:rFonts w:ascii="Times New Roman" w:hAnsi="Times New Roman" w:cs="Times New Roman"/>
          <w:noProof/>
        </w:rPr>
        <w:tab/>
        <w:t xml:space="preserve">van der Walt S, Colbert SC, Varoquaux G (2011) The NumPy Array: A Structure for Efficient Numerical Computation. </w:t>
      </w:r>
      <w:r w:rsidRPr="001C1861">
        <w:rPr>
          <w:rFonts w:ascii="Times New Roman" w:hAnsi="Times New Roman" w:cs="Times New Roman"/>
          <w:i/>
          <w:iCs/>
          <w:noProof/>
        </w:rPr>
        <w:t>Comput Sci Eng</w:t>
      </w:r>
      <w:r w:rsidRPr="001C1861">
        <w:rPr>
          <w:rFonts w:ascii="Times New Roman" w:hAnsi="Times New Roman" w:cs="Times New Roman"/>
          <w:noProof/>
        </w:rPr>
        <w:t xml:space="preserve"> 13(2):22–30.</w:t>
      </w:r>
    </w:p>
    <w:p w14:paraId="6B96ED63"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7. </w:t>
      </w:r>
      <w:r w:rsidRPr="001C1861">
        <w:rPr>
          <w:rFonts w:ascii="Times New Roman" w:hAnsi="Times New Roman" w:cs="Times New Roman"/>
          <w:noProof/>
        </w:rPr>
        <w:tab/>
        <w:t xml:space="preserve">Jones E, Oliphant T, Peterson P, others (2001) SciPy: Open source scientific tools for Python. </w:t>
      </w:r>
      <w:r w:rsidRPr="001C1861">
        <w:rPr>
          <w:rFonts w:ascii="Times New Roman" w:hAnsi="Times New Roman" w:cs="Times New Roman"/>
          <w:noProof/>
        </w:rPr>
        <w:lastRenderedPageBreak/>
        <w:t>Available at: http://www.scipy.org/.</w:t>
      </w:r>
    </w:p>
    <w:p w14:paraId="181DD88B"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8. </w:t>
      </w:r>
      <w:r w:rsidRPr="001C1861">
        <w:rPr>
          <w:rFonts w:ascii="Times New Roman" w:hAnsi="Times New Roman" w:cs="Times New Roman"/>
          <w:noProof/>
        </w:rPr>
        <w:tab/>
        <w:t xml:space="preserve">Hunter JD (2007) Matplotlib: A 2D Graphics Environment. </w:t>
      </w:r>
      <w:r w:rsidRPr="001C1861">
        <w:rPr>
          <w:rFonts w:ascii="Times New Roman" w:hAnsi="Times New Roman" w:cs="Times New Roman"/>
          <w:i/>
          <w:iCs/>
          <w:noProof/>
        </w:rPr>
        <w:t>Comput Sci Eng</w:t>
      </w:r>
      <w:r w:rsidRPr="001C1861">
        <w:rPr>
          <w:rFonts w:ascii="Times New Roman" w:hAnsi="Times New Roman" w:cs="Times New Roman"/>
          <w:noProof/>
        </w:rPr>
        <w:t xml:space="preserve"> 9(3):90–95.</w:t>
      </w:r>
    </w:p>
    <w:p w14:paraId="4C08FD6D"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29. </w:t>
      </w:r>
      <w:r w:rsidRPr="001C1861">
        <w:rPr>
          <w:rFonts w:ascii="Times New Roman" w:hAnsi="Times New Roman" w:cs="Times New Roman"/>
          <w:noProof/>
        </w:rPr>
        <w:tab/>
        <w:t xml:space="preserve">McKinney W (2010) Data Structures for Statistical Computing in Python. </w:t>
      </w:r>
      <w:r w:rsidRPr="001C1861">
        <w:rPr>
          <w:rFonts w:ascii="Times New Roman" w:hAnsi="Times New Roman" w:cs="Times New Roman"/>
          <w:i/>
          <w:iCs/>
          <w:noProof/>
        </w:rPr>
        <w:t>Proceedings of the 9th Python in Science Conference</w:t>
      </w:r>
      <w:r w:rsidRPr="001C1861">
        <w:rPr>
          <w:rFonts w:ascii="Times New Roman" w:hAnsi="Times New Roman" w:cs="Times New Roman"/>
          <w:noProof/>
        </w:rPr>
        <w:t>, eds van der Walt S, Millman J, pp 51–56.</w:t>
      </w:r>
    </w:p>
    <w:p w14:paraId="0FEF0987"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0. </w:t>
      </w:r>
      <w:r w:rsidRPr="001C1861">
        <w:rPr>
          <w:rFonts w:ascii="Times New Roman" w:hAnsi="Times New Roman" w:cs="Times New Roman"/>
          <w:noProof/>
        </w:rPr>
        <w:tab/>
        <w:t>Waskom M, et al. (2016) seaborn: v0.7.0 (January 2016). doi:10.5281/zenodo.45133.</w:t>
      </w:r>
    </w:p>
    <w:p w14:paraId="604D4C18"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1. </w:t>
      </w:r>
      <w:r w:rsidRPr="001C1861">
        <w:rPr>
          <w:rFonts w:ascii="Times New Roman" w:hAnsi="Times New Roman" w:cs="Times New Roman"/>
          <w:noProof/>
        </w:rPr>
        <w:tab/>
        <w:t>Newville M, Ingargiola A, Stensitzki T, Allen DB (2014) LMFIT: Non-Linear Least-Square Minimization and Curve-Fitting for Python. doi:10.5281/zenodo.11813.</w:t>
      </w:r>
    </w:p>
    <w:p w14:paraId="106D1C93"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2. </w:t>
      </w:r>
      <w:r w:rsidRPr="001C1861">
        <w:rPr>
          <w:rFonts w:ascii="Times New Roman" w:hAnsi="Times New Roman" w:cs="Times New Roman"/>
          <w:noProof/>
        </w:rPr>
        <w:tab/>
        <w:t xml:space="preserve">Pedregosa F, et al. (2011) Scikit-learn: Machine Learning in Python. </w:t>
      </w:r>
      <w:r w:rsidRPr="001C1861">
        <w:rPr>
          <w:rFonts w:ascii="Times New Roman" w:hAnsi="Times New Roman" w:cs="Times New Roman"/>
          <w:i/>
          <w:iCs/>
          <w:noProof/>
        </w:rPr>
        <w:t>J Mach Learn Res</w:t>
      </w:r>
      <w:r w:rsidRPr="001C1861">
        <w:rPr>
          <w:rFonts w:ascii="Times New Roman" w:hAnsi="Times New Roman" w:cs="Times New Roman"/>
          <w:noProof/>
        </w:rPr>
        <w:t xml:space="preserve"> 12:2825–2830.</w:t>
      </w:r>
    </w:p>
    <w:p w14:paraId="44EDDD70"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3. </w:t>
      </w:r>
      <w:r w:rsidRPr="001C1861">
        <w:rPr>
          <w:rFonts w:ascii="Times New Roman" w:hAnsi="Times New Roman" w:cs="Times New Roman"/>
          <w:noProof/>
        </w:rPr>
        <w:tab/>
        <w:t>SymPy Development Team (2014) SymPy: Python library for symbolic mathematics.</w:t>
      </w:r>
    </w:p>
    <w:p w14:paraId="7454E7B4"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4. </w:t>
      </w:r>
      <w:r w:rsidRPr="001C1861">
        <w:rPr>
          <w:rFonts w:ascii="Times New Roman" w:hAnsi="Times New Roman" w:cs="Times New Roman"/>
          <w:noProof/>
        </w:rPr>
        <w:tab/>
        <w:t xml:space="preserve">Kass R, Raftery A (1995) Bayes Factors. </w:t>
      </w:r>
      <w:r w:rsidRPr="001C1861">
        <w:rPr>
          <w:rFonts w:ascii="Times New Roman" w:hAnsi="Times New Roman" w:cs="Times New Roman"/>
          <w:i/>
          <w:iCs/>
          <w:noProof/>
        </w:rPr>
        <w:t>J Am Stat Assoc</w:t>
      </w:r>
      <w:r w:rsidRPr="001C1861">
        <w:rPr>
          <w:rFonts w:ascii="Times New Roman" w:hAnsi="Times New Roman" w:cs="Times New Roman"/>
          <w:noProof/>
        </w:rPr>
        <w:t>:773–795.</w:t>
      </w:r>
    </w:p>
    <w:p w14:paraId="7849D24F"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5. </w:t>
      </w:r>
      <w:r w:rsidRPr="001C1861">
        <w:rPr>
          <w:rFonts w:ascii="Times New Roman" w:hAnsi="Times New Roman" w:cs="Times New Roman"/>
          <w:noProof/>
        </w:rPr>
        <w:tab/>
        <w:t xml:space="preserve">Ward EJ (2008) A review and comparison of four commonly used Bayesian and maximum likelihood model selection tools. </w:t>
      </w:r>
      <w:r w:rsidRPr="001C1861">
        <w:rPr>
          <w:rFonts w:ascii="Times New Roman" w:hAnsi="Times New Roman" w:cs="Times New Roman"/>
          <w:i/>
          <w:iCs/>
          <w:noProof/>
        </w:rPr>
        <w:t>Ecol Modell</w:t>
      </w:r>
      <w:r w:rsidRPr="001C1861">
        <w:rPr>
          <w:rFonts w:ascii="Times New Roman" w:hAnsi="Times New Roman" w:cs="Times New Roman"/>
          <w:noProof/>
        </w:rPr>
        <w:t xml:space="preserve"> 211(1–2):1–10.</w:t>
      </w:r>
    </w:p>
    <w:p w14:paraId="43160C85"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6. </w:t>
      </w:r>
      <w:r w:rsidRPr="001C1861">
        <w:rPr>
          <w:rFonts w:ascii="Times New Roman" w:hAnsi="Times New Roman" w:cs="Times New Roman"/>
          <w:noProof/>
        </w:rPr>
        <w:tab/>
        <w:t xml:space="preserve">Perez F, Granger BE (2007) IPython: A System for Interactive Scientific Computing. </w:t>
      </w:r>
      <w:r w:rsidRPr="001C1861">
        <w:rPr>
          <w:rFonts w:ascii="Times New Roman" w:hAnsi="Times New Roman" w:cs="Times New Roman"/>
          <w:i/>
          <w:iCs/>
          <w:noProof/>
        </w:rPr>
        <w:t>Comput Sci Eng</w:t>
      </w:r>
      <w:r w:rsidRPr="001C1861">
        <w:rPr>
          <w:rFonts w:ascii="Times New Roman" w:hAnsi="Times New Roman" w:cs="Times New Roman"/>
          <w:noProof/>
        </w:rPr>
        <w:t xml:space="preserve"> 9(3):21–29.</w:t>
      </w:r>
    </w:p>
    <w:p w14:paraId="3FEB32D7"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7. </w:t>
      </w:r>
      <w:r w:rsidRPr="001C1861">
        <w:rPr>
          <w:rFonts w:ascii="Times New Roman" w:hAnsi="Times New Roman" w:cs="Times New Roman"/>
          <w:noProof/>
        </w:rPr>
        <w:tab/>
        <w:t xml:space="preserve">Gopalsamy K (1986) Convergence in a resource-based competition system. </w:t>
      </w:r>
      <w:r w:rsidRPr="001C1861">
        <w:rPr>
          <w:rFonts w:ascii="Times New Roman" w:hAnsi="Times New Roman" w:cs="Times New Roman"/>
          <w:i/>
          <w:iCs/>
          <w:noProof/>
        </w:rPr>
        <w:t>Bull Math Biol</w:t>
      </w:r>
      <w:r w:rsidRPr="001C1861">
        <w:rPr>
          <w:rFonts w:ascii="Times New Roman" w:hAnsi="Times New Roman" w:cs="Times New Roman"/>
          <w:noProof/>
        </w:rPr>
        <w:t xml:space="preserve"> 48(5–6):681–699.</w:t>
      </w:r>
    </w:p>
    <w:p w14:paraId="3D0A4ADB"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8. </w:t>
      </w:r>
      <w:r w:rsidRPr="001C1861">
        <w:rPr>
          <w:rFonts w:ascii="Times New Roman" w:hAnsi="Times New Roman" w:cs="Times New Roman"/>
          <w:noProof/>
        </w:rPr>
        <w:tab/>
        <w:t xml:space="preserve">Dilao R, Domingos T (1999) A General Approach to the Modelling of Trophic Chains. </w:t>
      </w:r>
      <w:r w:rsidRPr="001C1861">
        <w:rPr>
          <w:rFonts w:ascii="Times New Roman" w:hAnsi="Times New Roman" w:cs="Times New Roman"/>
          <w:i/>
          <w:iCs/>
          <w:noProof/>
        </w:rPr>
        <w:t>Ecol Modell</w:t>
      </w:r>
      <w:r w:rsidRPr="001C1861">
        <w:rPr>
          <w:rFonts w:ascii="Times New Roman" w:hAnsi="Times New Roman" w:cs="Times New Roman"/>
          <w:noProof/>
        </w:rPr>
        <w:t xml:space="preserve"> 132(3):20.</w:t>
      </w:r>
    </w:p>
    <w:p w14:paraId="4EE68AD9"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39. </w:t>
      </w:r>
      <w:r w:rsidRPr="001C1861">
        <w:rPr>
          <w:rFonts w:ascii="Times New Roman" w:hAnsi="Times New Roman" w:cs="Times New Roman"/>
          <w:noProof/>
        </w:rPr>
        <w:tab/>
        <w:t xml:space="preserve">Richards FJ (1959) A Flexible Growth Function for Empirical Use. </w:t>
      </w:r>
      <w:r w:rsidRPr="001C1861">
        <w:rPr>
          <w:rFonts w:ascii="Times New Roman" w:hAnsi="Times New Roman" w:cs="Times New Roman"/>
          <w:i/>
          <w:iCs/>
          <w:noProof/>
        </w:rPr>
        <w:t>J Exp Bot</w:t>
      </w:r>
      <w:r w:rsidRPr="001C1861">
        <w:rPr>
          <w:rFonts w:ascii="Times New Roman" w:hAnsi="Times New Roman" w:cs="Times New Roman"/>
          <w:noProof/>
        </w:rPr>
        <w:t xml:space="preserve"> 10(2):290–301.</w:t>
      </w:r>
    </w:p>
    <w:p w14:paraId="7D69981F"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40. </w:t>
      </w:r>
      <w:r w:rsidRPr="001C1861">
        <w:rPr>
          <w:rFonts w:ascii="Times New Roman" w:hAnsi="Times New Roman" w:cs="Times New Roman"/>
          <w:noProof/>
        </w:rPr>
        <w:tab/>
        <w:t xml:space="preserve">Clark F, Brook BW, Delean S, Reşit Akçakaya H, Bradshaw CJA (2010) The theta-logistic is unreliable for modelling most census data. </w:t>
      </w:r>
      <w:r w:rsidRPr="001C1861">
        <w:rPr>
          <w:rFonts w:ascii="Times New Roman" w:hAnsi="Times New Roman" w:cs="Times New Roman"/>
          <w:i/>
          <w:iCs/>
          <w:noProof/>
        </w:rPr>
        <w:t>Methods Ecol Evol</w:t>
      </w:r>
      <w:r w:rsidRPr="001C1861">
        <w:rPr>
          <w:rFonts w:ascii="Times New Roman" w:hAnsi="Times New Roman" w:cs="Times New Roman"/>
          <w:noProof/>
        </w:rPr>
        <w:t xml:space="preserve"> 1(3):253–262.</w:t>
      </w:r>
    </w:p>
    <w:p w14:paraId="56FDCFAD"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41. </w:t>
      </w:r>
      <w:r w:rsidRPr="001C1861">
        <w:rPr>
          <w:rFonts w:ascii="Times New Roman" w:hAnsi="Times New Roman" w:cs="Times New Roman"/>
          <w:noProof/>
        </w:rPr>
        <w:tab/>
        <w:t xml:space="preserve">Gilpin ME, Ayala FJ (1973) Global Models of Growth and Competition. </w:t>
      </w:r>
      <w:r w:rsidRPr="001C1861">
        <w:rPr>
          <w:rFonts w:ascii="Times New Roman" w:hAnsi="Times New Roman" w:cs="Times New Roman"/>
          <w:i/>
          <w:iCs/>
          <w:noProof/>
        </w:rPr>
        <w:t>Proc Natl Acad Sci</w:t>
      </w:r>
      <w:r w:rsidRPr="001C1861">
        <w:rPr>
          <w:rFonts w:ascii="Times New Roman" w:hAnsi="Times New Roman" w:cs="Times New Roman"/>
          <w:noProof/>
        </w:rPr>
        <w:t xml:space="preserve"> 70(12 Pt 1-2):3590–3593.</w:t>
      </w:r>
    </w:p>
    <w:p w14:paraId="621507C5" w14:textId="77777777" w:rsidR="001C1861" w:rsidRPr="001C1861" w:rsidRDefault="001C1861" w:rsidP="001C1861">
      <w:pPr>
        <w:widowControl w:val="0"/>
        <w:autoSpaceDE w:val="0"/>
        <w:autoSpaceDN w:val="0"/>
        <w:adjustRightInd w:val="0"/>
        <w:ind w:left="640" w:hanging="640"/>
        <w:rPr>
          <w:rFonts w:ascii="Times New Roman" w:hAnsi="Times New Roman" w:cs="Times New Roman"/>
          <w:noProof/>
        </w:rPr>
      </w:pPr>
      <w:r w:rsidRPr="001C1861">
        <w:rPr>
          <w:rFonts w:ascii="Times New Roman" w:hAnsi="Times New Roman" w:cs="Times New Roman"/>
          <w:noProof/>
        </w:rPr>
        <w:t xml:space="preserve">42. </w:t>
      </w:r>
      <w:r w:rsidRPr="001C1861">
        <w:rPr>
          <w:rFonts w:ascii="Times New Roman" w:hAnsi="Times New Roman" w:cs="Times New Roman"/>
          <w:noProof/>
        </w:rPr>
        <w:tab/>
        <w:t xml:space="preserve">Verhulst P-F (1838) Notice sur la loi que la population suit dans son accroissement. Correspondance Mathématique et Physique Publiée par A. </w:t>
      </w:r>
      <w:r w:rsidRPr="001C1861">
        <w:rPr>
          <w:rFonts w:ascii="Times New Roman" w:hAnsi="Times New Roman" w:cs="Times New Roman"/>
          <w:i/>
          <w:iCs/>
          <w:noProof/>
        </w:rPr>
        <w:t>Quetelet</w:t>
      </w:r>
      <w:r w:rsidRPr="001C1861">
        <w:rPr>
          <w:rFonts w:ascii="Times New Roman" w:hAnsi="Times New Roman" w:cs="Times New Roman"/>
          <w:noProof/>
        </w:rPr>
        <w:t xml:space="preserve"> 10:113–121.</w:t>
      </w:r>
    </w:p>
    <w:p w14:paraId="4E9E953A" w14:textId="64A5657E" w:rsidR="00750BAE" w:rsidRPr="0025589C" w:rsidRDefault="00750BAE">
      <w:pPr>
        <w:widowControl w:val="0"/>
        <w:autoSpaceDE w:val="0"/>
        <w:autoSpaceDN w:val="0"/>
        <w:adjustRightInd w:val="0"/>
        <w:ind w:left="640" w:hanging="640"/>
        <w:rPr>
          <w:rFonts w:eastAsiaTheme="majorEastAsia"/>
          <w:b/>
          <w:bCs/>
          <w:kern w:val="32"/>
          <w:sz w:val="32"/>
          <w:szCs w:val="32"/>
        </w:rPr>
        <w:pPrChange w:id="658" w:author="Yoav Ram" w:date="2018-11-13T12:41:00Z">
          <w:pPr>
            <w:widowControl w:val="0"/>
            <w:autoSpaceDE w:val="0"/>
            <w:autoSpaceDN w:val="0"/>
            <w:adjustRightInd w:val="0"/>
            <w:spacing w:line="480" w:lineRule="auto"/>
            <w:ind w:left="640" w:hanging="640"/>
          </w:pPr>
        </w:pPrChange>
      </w:pPr>
      <w:r w:rsidRPr="007E41E1">
        <w:fldChar w:fldCharType="end"/>
      </w:r>
      <w:r w:rsidRPr="0025589C">
        <w:br w:type="page"/>
      </w:r>
    </w:p>
    <w:p w14:paraId="34CFBE58" w14:textId="07496075" w:rsidR="00750BAE" w:rsidRPr="0025589C" w:rsidRDefault="00937370">
      <w:pPr>
        <w:pStyle w:val="Heading1"/>
        <w:spacing w:line="360" w:lineRule="auto"/>
        <w:ind w:firstLine="284"/>
        <w:pPrChange w:id="659" w:author="Yoav Ram" w:date="2018-11-13T12:41:00Z">
          <w:pPr>
            <w:pStyle w:val="Heading1"/>
          </w:pPr>
        </w:pPrChange>
      </w:pPr>
      <w:r w:rsidRPr="0025589C">
        <w:lastRenderedPageBreak/>
        <w:t>Appendices</w:t>
      </w:r>
    </w:p>
    <w:p w14:paraId="20C5FB81" w14:textId="4EDC4414" w:rsidR="007A7F01" w:rsidRPr="0025589C" w:rsidRDefault="00937370">
      <w:pPr>
        <w:pStyle w:val="Heading2"/>
        <w:spacing w:line="360" w:lineRule="auto"/>
        <w:ind w:firstLine="284"/>
        <w:pPrChange w:id="660" w:author="Yoav Ram" w:date="2018-11-13T12:41:00Z">
          <w:pPr>
            <w:pStyle w:val="Heading2"/>
          </w:pPr>
        </w:pPrChange>
      </w:pPr>
      <w:r w:rsidRPr="0025589C">
        <w:t xml:space="preserve">Appendix </w:t>
      </w:r>
      <w:r w:rsidR="00750BAE" w:rsidRPr="0025589C">
        <w:t>1</w:t>
      </w:r>
      <w:r w:rsidR="0095414A">
        <w:t xml:space="preserve">: </w:t>
      </w:r>
      <w:r w:rsidR="007A7F01" w:rsidRPr="0025589C">
        <w:t>Monoculture model</w:t>
      </w:r>
    </w:p>
    <w:p w14:paraId="664E4CEB" w14:textId="26B110F5" w:rsidR="007A7F01" w:rsidRPr="0025589C" w:rsidRDefault="007A7F01">
      <w:pPr>
        <w:pPrChange w:id="661" w:author="Yoav Ram" w:date="2018-11-13T12:41:00Z">
          <w:pPr>
            <w:spacing w:line="480" w:lineRule="auto"/>
            <w:ind w:firstLine="0"/>
          </w:pPr>
        </w:pPrChange>
      </w:pPr>
      <w:r w:rsidRPr="0025589C">
        <w:t>We derive our growth models from a resource consumption perspective</w:t>
      </w:r>
      <w:r w:rsidR="00FB039B" w:rsidRPr="0025589C">
        <w:t xml:space="preserve"> </w:t>
      </w:r>
      <w:r w:rsidRPr="0025589C">
        <w:fldChar w:fldCharType="begin" w:fldLock="1"/>
      </w:r>
      <w:r w:rsidR="00B66EEC">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5, 37)","plainTextFormattedCitation":"(15, 37)","previouslyFormattedCitation":"(15, 37)"},"properties":{"noteIndex":0},"schema":"https://github.com/citation-style-language/schema/raw/master/csl-citation.json"}</w:instrText>
      </w:r>
      <w:r w:rsidRPr="0025589C">
        <w:fldChar w:fldCharType="separate"/>
      </w:r>
      <w:r w:rsidR="00B66EEC" w:rsidRPr="00B66EEC">
        <w:rPr>
          <w:noProof/>
        </w:rPr>
        <w:t>(15, 37)</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pPr>
        <w:pPrChange w:id="662" w:author="Yoav Ram" w:date="2018-11-13T12:41:00Z">
          <w:pPr>
            <w:spacing w:line="480" w:lineRule="auto"/>
            <w:ind w:firstLine="0"/>
          </w:pPr>
        </w:pPrChange>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w:t>
      </w:r>
      <w:proofErr w:type="spellStart"/>
      <w:r w:rsidRPr="0025589C">
        <w:t>oportional</w:t>
      </w:r>
      <w:proofErr w:type="spellEnd"/>
      <w:r w:rsidRPr="0025589C">
        <w:t xml:space="preserve">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pPr>
        <w:pPrChange w:id="663" w:author="Yoav Ram" w:date="2018-11-13T12:41:00Z">
          <w:pPr>
            <w:spacing w:line="480" w:lineRule="auto"/>
            <w:ind w:firstLine="0"/>
          </w:pPr>
        </w:pPrChange>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pPr>
              <w:jc w:val="right"/>
              <w:pPrChange w:id="664" w:author="Yoav Ram" w:date="2018-11-13T12:41:00Z">
                <w:pPr>
                  <w:spacing w:line="480" w:lineRule="auto"/>
                  <w:ind w:firstLine="0"/>
                  <w:jc w:val="right"/>
                </w:pPr>
              </w:pPrChange>
            </w:pPr>
          </w:p>
        </w:tc>
        <w:tc>
          <w:tcPr>
            <w:tcW w:w="5812" w:type="dxa"/>
            <w:vAlign w:val="center"/>
          </w:tcPr>
          <w:p w14:paraId="51C5C7FF" w14:textId="60CBDA2D" w:rsidR="00550FF4" w:rsidRPr="0025589C" w:rsidRDefault="007A7D83">
            <w:pPr>
              <w:jc w:val="center"/>
              <w:pPrChange w:id="665" w:author="Yoav Ram" w:date="2018-11-13T12:41:00Z">
                <w:pPr>
                  <w:spacing w:line="480" w:lineRule="auto"/>
                  <w:ind w:firstLine="0"/>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pPr>
              <w:jc w:val="right"/>
              <w:pPrChange w:id="666" w:author="Yoav Ram" w:date="2018-11-13T12:41:00Z">
                <w:pPr>
                  <w:spacing w:line="480" w:lineRule="auto"/>
                  <w:ind w:firstLine="0"/>
                  <w:jc w:val="right"/>
                </w:pPr>
              </w:pPrChange>
            </w:pPr>
            <w:r>
              <w:t>(</w:t>
            </w:r>
            <w:r w:rsidR="00550FF4" w:rsidRPr="0025589C">
              <w:t>A1a</w:t>
            </w:r>
            <w:r>
              <w:t>)</w:t>
            </w:r>
          </w:p>
          <w:p w14:paraId="41F84C3A" w14:textId="6A70EF42" w:rsidR="00550FF4" w:rsidRPr="0025589C" w:rsidRDefault="007E41E1">
            <w:pPr>
              <w:jc w:val="right"/>
              <w:pPrChange w:id="667" w:author="Yoav Ram" w:date="2018-11-13T12:41:00Z">
                <w:pPr>
                  <w:spacing w:line="480" w:lineRule="auto"/>
                  <w:ind w:firstLine="0"/>
                  <w:jc w:val="right"/>
                </w:pPr>
              </w:pPrChange>
            </w:pPr>
            <w:r>
              <w:t>(</w:t>
            </w:r>
            <w:r w:rsidR="00550FF4" w:rsidRPr="0025589C">
              <w:t>A1b</w:t>
            </w:r>
            <w:r>
              <w:t>)</w:t>
            </w:r>
          </w:p>
        </w:tc>
      </w:tr>
    </w:tbl>
    <w:p w14:paraId="72AE7FE9" w14:textId="77777777" w:rsidR="00550FF4" w:rsidRPr="0025589C" w:rsidRDefault="00550FF4">
      <w:pPr>
        <w:pPrChange w:id="668" w:author="Yoav Ram" w:date="2018-11-13T12:41:00Z">
          <w:pPr>
            <w:spacing w:line="480" w:lineRule="auto"/>
            <w:ind w:firstLine="0"/>
          </w:pPr>
        </w:pPrChange>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pPr>
        <w:pPrChange w:id="669" w:author="Yoav Ram" w:date="2018-11-13T12:41:00Z">
          <w:pPr>
            <w:spacing w:line="480" w:lineRule="auto"/>
            <w:ind w:firstLine="0"/>
          </w:pPr>
        </w:pPrChange>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7A7D83">
      <w:pPr>
        <w:pPrChange w:id="670" w:author="Yoav Ram" w:date="2018-11-13T12:41:00Z">
          <w:pPr>
            <w:spacing w:line="480" w:lineRule="auto"/>
            <w:ind w:firstLine="0"/>
          </w:pPr>
        </w:pPrChange>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pPr>
        <w:jc w:val="center"/>
        <w:pPrChange w:id="671" w:author="Yoav Ram" w:date="2018-11-13T12:41:00Z">
          <w:pPr>
            <w:spacing w:line="480" w:lineRule="auto"/>
            <w:ind w:firstLine="0"/>
            <w:jc w:val="center"/>
          </w:pPr>
        </w:pPrChange>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pPr>
        <w:pPrChange w:id="672" w:author="Yoav Ram" w:date="2018-11-13T12:41:00Z">
          <w:pPr>
            <w:spacing w:line="480" w:lineRule="auto"/>
            <w:ind w:firstLine="0"/>
          </w:pPr>
        </w:pPrChange>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pPr>
              <w:jc w:val="right"/>
              <w:pPrChange w:id="673" w:author="Yoav Ram" w:date="2018-11-13T12:41:00Z">
                <w:pPr>
                  <w:spacing w:line="480" w:lineRule="auto"/>
                  <w:ind w:firstLine="0"/>
                  <w:jc w:val="right"/>
                </w:pPr>
              </w:pPrChange>
            </w:pPr>
          </w:p>
        </w:tc>
        <w:tc>
          <w:tcPr>
            <w:tcW w:w="5812" w:type="dxa"/>
            <w:vAlign w:val="center"/>
          </w:tcPr>
          <w:p w14:paraId="3F2791A3" w14:textId="02F2C063" w:rsidR="007A7F01" w:rsidRPr="0025589C" w:rsidRDefault="007A7D83">
            <w:pPr>
              <w:jc w:val="center"/>
              <w:pPrChange w:id="674" w:author="Yoav Ram" w:date="2018-11-13T12:41:00Z">
                <w:pPr>
                  <w:spacing w:line="480" w:lineRule="auto"/>
                  <w:ind w:firstLine="0"/>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pPr>
              <w:jc w:val="right"/>
              <w:pPrChange w:id="675" w:author="Yoav Ram" w:date="2018-11-13T12:41:00Z">
                <w:pPr>
                  <w:spacing w:line="480" w:lineRule="auto"/>
                  <w:ind w:firstLine="0"/>
                  <w:jc w:val="right"/>
                </w:pPr>
              </w:pPrChange>
            </w:pPr>
            <w:r>
              <w:t>(</w:t>
            </w:r>
            <w:r w:rsidR="007A7F01" w:rsidRPr="0025589C">
              <w:t>A</w:t>
            </w:r>
            <w:r w:rsidR="00550FF4" w:rsidRPr="0025589C">
              <w:t>2</w:t>
            </w:r>
            <w:r w:rsidR="007A7F01" w:rsidRPr="0025589C">
              <w:t>a</w:t>
            </w:r>
            <w:r>
              <w:t>)</w:t>
            </w:r>
          </w:p>
          <w:p w14:paraId="7AA095FF" w14:textId="2CCB5B54" w:rsidR="007A7F01" w:rsidRPr="0025589C" w:rsidRDefault="007E41E1">
            <w:pPr>
              <w:jc w:val="right"/>
              <w:pPrChange w:id="676" w:author="Yoav Ram" w:date="2018-11-13T12:41:00Z">
                <w:pPr>
                  <w:spacing w:line="480" w:lineRule="auto"/>
                  <w:ind w:firstLine="0"/>
                  <w:jc w:val="right"/>
                </w:pPr>
              </w:pPrChange>
            </w:pPr>
            <w:r>
              <w:t>(</w:t>
            </w:r>
            <w:r w:rsidR="007A7F01" w:rsidRPr="0025589C">
              <w:t>A</w:t>
            </w:r>
            <w:r w:rsidR="00550FF4" w:rsidRPr="0025589C">
              <w:t>2</w:t>
            </w:r>
            <w:r w:rsidR="007A7F01" w:rsidRPr="0025589C">
              <w:t>b</w:t>
            </w:r>
            <w:r>
              <w:t>)</w:t>
            </w:r>
          </w:p>
        </w:tc>
      </w:tr>
    </w:tbl>
    <w:p w14:paraId="17ED2456" w14:textId="77777777" w:rsidR="00550FF4" w:rsidRPr="0025589C" w:rsidRDefault="007A7F01">
      <w:pPr>
        <w:pPrChange w:id="677" w:author="Yoav Ram" w:date="2018-11-13T12:41:00Z">
          <w:pPr>
            <w:spacing w:line="480" w:lineRule="auto"/>
            <w:ind w:firstLine="0"/>
          </w:pPr>
        </w:pPrChange>
      </w:pPr>
      <w:r w:rsidRPr="0025589C">
        <w:t xml:space="preserve">with </w:t>
      </w:r>
      <m:oMath>
        <m:r>
          <w:rPr>
            <w:rFonts w:ascii="Cambria Math" w:hAnsi="Cambria Math"/>
          </w:rPr>
          <m:t>μ=ϵν</m:t>
        </m:r>
      </m:oMath>
      <w:r w:rsidRPr="0025589C">
        <w:t xml:space="preserve">. </w:t>
      </w:r>
    </w:p>
    <w:p w14:paraId="7F97C730" w14:textId="6D890AAE" w:rsidR="007A7F01" w:rsidRPr="0025589C" w:rsidRDefault="007A7F01">
      <w:pPr>
        <w:pPrChange w:id="678" w:author="Yoav Ram" w:date="2018-11-13T12:41:00Z">
          <w:pPr>
            <w:spacing w:line="480" w:lineRule="auto"/>
            <w:ind w:firstLine="0"/>
          </w:pPr>
        </w:pPrChange>
      </w:pPr>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B66EEC">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8)","plainTextFormattedCitation":"(38)","previouslyFormattedCitation":"(38)"},"properties":{"noteIndex":0},"schema":"https://github.com/citation-style-language/schema/raw/master/csl-citation.json"}</w:instrText>
      </w:r>
      <w:r w:rsidRPr="0025589C">
        <w:fldChar w:fldCharType="separate"/>
      </w:r>
      <w:r w:rsidR="00B66EEC" w:rsidRPr="00B66EEC">
        <w:rPr>
          <w:noProof/>
        </w:rPr>
        <w:t>(38)</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7A7D83">
      <w:pPr>
        <w:tabs>
          <w:tab w:val="left" w:pos="1803"/>
          <w:tab w:val="center" w:pos="4153"/>
        </w:tabs>
        <w:jc w:val="center"/>
        <w:pPrChange w:id="679" w:author="Yoav Ram" w:date="2018-11-13T12:41:00Z">
          <w:pPr>
            <w:tabs>
              <w:tab w:val="left" w:pos="1803"/>
              <w:tab w:val="center" w:pos="4153"/>
            </w:tabs>
            <w:spacing w:line="480" w:lineRule="auto"/>
            <w:ind w:firstLine="0"/>
            <w:jc w:val="center"/>
          </w:pPr>
        </w:pPrChange>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pPr>
        <w:pPrChange w:id="680" w:author="Yoav Ram" w:date="2018-11-13T12:41:00Z">
          <w:pPr>
            <w:spacing w:line="480" w:lineRule="auto"/>
            <w:ind w:firstLine="0"/>
          </w:pPr>
        </w:pPrChange>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pPr>
              <w:jc w:val="right"/>
              <w:pPrChange w:id="681" w:author="Yoav Ram" w:date="2018-11-13T12:41:00Z">
                <w:pPr>
                  <w:spacing w:line="480" w:lineRule="auto"/>
                  <w:ind w:firstLine="0"/>
                  <w:jc w:val="right"/>
                </w:pPr>
              </w:pPrChange>
            </w:pPr>
          </w:p>
        </w:tc>
        <w:tc>
          <w:tcPr>
            <w:tcW w:w="5103" w:type="dxa"/>
            <w:vAlign w:val="center"/>
          </w:tcPr>
          <w:p w14:paraId="77261AC9" w14:textId="77777777" w:rsidR="007A7F01" w:rsidRPr="0025589C" w:rsidRDefault="007A7D83">
            <w:pPr>
              <w:jc w:val="center"/>
              <w:pPrChange w:id="682"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pPr>
              <w:jc w:val="right"/>
              <w:pPrChange w:id="683" w:author="Yoav Ram" w:date="2018-11-13T12:41:00Z">
                <w:pPr>
                  <w:spacing w:line="480" w:lineRule="auto"/>
                  <w:ind w:firstLine="0"/>
                  <w:jc w:val="right"/>
                </w:pPr>
              </w:pPrChange>
            </w:pPr>
            <w:r>
              <w:t>(</w:t>
            </w:r>
            <w:r w:rsidR="007A7F01" w:rsidRPr="0025589C">
              <w:t>A3</w:t>
            </w:r>
            <w:r>
              <w:t>)</w:t>
            </w:r>
          </w:p>
        </w:tc>
      </w:tr>
    </w:tbl>
    <w:p w14:paraId="75C4E254" w14:textId="77777777" w:rsidR="007A7F01" w:rsidRPr="0025589C" w:rsidRDefault="007A7F01">
      <w:pPr>
        <w:pPrChange w:id="684" w:author="Yoav Ram" w:date="2018-11-13T12:41:00Z">
          <w:pPr>
            <w:spacing w:line="480" w:lineRule="auto"/>
            <w:ind w:firstLine="0"/>
          </w:pPr>
        </w:pPrChange>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pPr>
              <w:jc w:val="right"/>
              <w:pPrChange w:id="685" w:author="Yoav Ram" w:date="2018-11-13T12:41:00Z">
                <w:pPr>
                  <w:spacing w:line="480" w:lineRule="auto"/>
                  <w:ind w:firstLine="0"/>
                  <w:jc w:val="right"/>
                </w:pPr>
              </w:pPrChange>
            </w:pPr>
          </w:p>
        </w:tc>
        <w:tc>
          <w:tcPr>
            <w:tcW w:w="5103" w:type="dxa"/>
            <w:vAlign w:val="center"/>
          </w:tcPr>
          <w:p w14:paraId="2F35DF75" w14:textId="77777777" w:rsidR="007A7F01" w:rsidRPr="0025589C" w:rsidRDefault="007A7D83">
            <w:pPr>
              <w:jc w:val="center"/>
              <w:pPrChange w:id="686"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pPr>
              <w:jc w:val="right"/>
              <w:pPrChange w:id="687" w:author="Yoav Ram" w:date="2018-11-13T12:41:00Z">
                <w:pPr>
                  <w:spacing w:line="480" w:lineRule="auto"/>
                  <w:ind w:firstLine="0"/>
                  <w:jc w:val="right"/>
                </w:pPr>
              </w:pPrChange>
            </w:pPr>
            <w:r>
              <w:t>(</w:t>
            </w:r>
            <w:r w:rsidR="007A7F01" w:rsidRPr="0025589C">
              <w:t>A4</w:t>
            </w:r>
            <w:r>
              <w:t>)</w:t>
            </w:r>
          </w:p>
        </w:tc>
      </w:tr>
    </w:tbl>
    <w:p w14:paraId="0E9F4221" w14:textId="16B9290F" w:rsidR="007A7F01" w:rsidRPr="0025589C" w:rsidRDefault="007A7F01">
      <w:pPr>
        <w:pPrChange w:id="688" w:author="Yoav Ram" w:date="2018-11-13T12:41:00Z">
          <w:pPr>
            <w:spacing w:line="480" w:lineRule="auto"/>
            <w:ind w:firstLine="0"/>
          </w:pPr>
        </w:pPrChange>
      </w:pPr>
      <w:r w:rsidRPr="0025589C">
        <w:t>which is the Richards differential equation</w:t>
      </w:r>
      <w:r w:rsidR="00FB039B" w:rsidRPr="0025589C">
        <w:t xml:space="preserve"> </w:t>
      </w:r>
      <w:r w:rsidRPr="0025589C">
        <w:fldChar w:fldCharType="begin" w:fldLock="1"/>
      </w:r>
      <w:r w:rsidR="00B66EEC">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39)","plainTextFormattedCitation":"(39)","previouslyFormattedCitation":"(39)"},"properties":{"noteIndex":0},"schema":"https://github.com/citation-style-language/schema/raw/master/csl-citation.json"}</w:instrText>
      </w:r>
      <w:r w:rsidRPr="0025589C">
        <w:fldChar w:fldCharType="separate"/>
      </w:r>
      <w:r w:rsidR="00B66EEC" w:rsidRPr="00B66EEC">
        <w:rPr>
          <w:noProof/>
        </w:rPr>
        <w:t>(39)</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pPr>
        <w:pPrChange w:id="689" w:author="Yoav Ram" w:date="2018-11-13T12:41:00Z">
          <w:pPr>
            <w:spacing w:line="480" w:lineRule="auto"/>
            <w:ind w:firstLine="0"/>
          </w:pPr>
        </w:pPrChange>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pPr>
        <w:jc w:val="center"/>
        <w:pPrChange w:id="690" w:author="Yoav Ram" w:date="2018-11-13T12:41:00Z">
          <w:pPr>
            <w:spacing w:line="480" w:lineRule="auto"/>
            <w:ind w:firstLine="0"/>
            <w:jc w:val="center"/>
          </w:pPr>
        </w:pPrChange>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6DB4455" w:rsidR="007A7F01" w:rsidRPr="0025589C" w:rsidRDefault="007A7F01">
      <w:pPr>
        <w:pPrChange w:id="691" w:author="Yoav Ram" w:date="2018-11-13T12:41:00Z">
          <w:pPr>
            <w:spacing w:line="480" w:lineRule="auto"/>
            <w:ind w:firstLine="0"/>
          </w:pPr>
        </w:pPrChange>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B606A">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3)","plainTextFormattedCitation":"(13)","previouslyFormattedCitation":"(13)"},"properties":{"noteIndex":0},"schema":"https://github.com/citation-style-language/schema/raw/master/csl-citation.json"}</w:instrText>
      </w:r>
      <w:r w:rsidRPr="0025589C">
        <w:fldChar w:fldCharType="separate"/>
      </w:r>
      <w:r w:rsidR="00C016FF" w:rsidRPr="00C016FF">
        <w:rPr>
          <w:noProof/>
        </w:rPr>
        <w:t>(13)</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pPr>
              <w:jc w:val="right"/>
              <w:pPrChange w:id="692" w:author="Yoav Ram" w:date="2018-11-13T12:41:00Z">
                <w:pPr>
                  <w:spacing w:line="480" w:lineRule="auto"/>
                  <w:ind w:firstLine="0"/>
                  <w:jc w:val="right"/>
                </w:pPr>
              </w:pPrChange>
            </w:pPr>
          </w:p>
        </w:tc>
        <w:tc>
          <w:tcPr>
            <w:tcW w:w="5103" w:type="dxa"/>
            <w:vAlign w:val="center"/>
          </w:tcPr>
          <w:p w14:paraId="4B86AC62" w14:textId="77777777" w:rsidR="007A7F01" w:rsidRPr="0025589C" w:rsidRDefault="007A7D83">
            <w:pPr>
              <w:jc w:val="center"/>
              <w:pPrChange w:id="693"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pPr>
              <w:jc w:val="right"/>
              <w:pPrChange w:id="694" w:author="Yoav Ram" w:date="2018-11-13T12:41:00Z">
                <w:pPr>
                  <w:spacing w:line="480" w:lineRule="auto"/>
                  <w:ind w:firstLine="0"/>
                  <w:jc w:val="right"/>
                </w:pPr>
              </w:pPrChange>
            </w:pPr>
            <w:r>
              <w:t>(</w:t>
            </w:r>
            <w:r w:rsidR="007A7F01" w:rsidRPr="0025589C">
              <w:t>A5</w:t>
            </w:r>
            <w:r>
              <w:t>)</w:t>
            </w:r>
          </w:p>
        </w:tc>
      </w:tr>
    </w:tbl>
    <w:p w14:paraId="44FAD20B" w14:textId="671553E5" w:rsidR="00EB3A9A" w:rsidRPr="0025589C" w:rsidRDefault="007A7F01">
      <w:pPr>
        <w:pPrChange w:id="695" w:author="Yoav Ram" w:date="2018-11-13T12:41:00Z">
          <w:pPr>
            <w:spacing w:line="480" w:lineRule="auto"/>
            <w:ind w:firstLine="0"/>
          </w:pPr>
        </w:pPrChange>
      </w:pPr>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B66EEC">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8)","plainTextFormattedCitation":"(18)","previouslyFormattedCitation":"(18)"},"properties":{"noteIndex":0},"schema":"https://github.com/citation-style-language/schema/raw/master/csl-citation.json"}</w:instrText>
      </w:r>
      <w:r w:rsidRPr="0025589C">
        <w:fldChar w:fldCharType="separate"/>
      </w:r>
      <w:r w:rsidR="00B66EEC" w:rsidRPr="00B66EEC">
        <w:rPr>
          <w:noProof/>
        </w:rPr>
        <w:t>(18)</w:t>
      </w:r>
      <w:r w:rsidRPr="0025589C">
        <w:fldChar w:fldCharType="end"/>
      </w:r>
    </w:p>
    <w:p w14:paraId="481A33A1" w14:textId="109FC2A6" w:rsidR="00EB3A9A" w:rsidRPr="0025589C" w:rsidRDefault="00EB3A9A">
      <w:pPr>
        <w:jc w:val="center"/>
        <w:pPrChange w:id="696" w:author="Yoav Ram" w:date="2018-11-13T12:41:00Z">
          <w:pPr>
            <w:spacing w:line="480" w:lineRule="auto"/>
            <w:ind w:firstLine="0"/>
            <w:jc w:val="center"/>
          </w:pPr>
        </w:pPrChange>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pPr>
        <w:pPrChange w:id="697" w:author="Yoav Ram" w:date="2018-11-13T12:41:00Z">
          <w:pPr>
            <w:spacing w:line="480" w:lineRule="auto"/>
            <w:ind w:firstLine="0"/>
          </w:pPr>
        </w:pPrChange>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pPr>
        <w:jc w:val="center"/>
        <w:pPrChange w:id="698" w:author="Yoav Ram" w:date="2018-11-13T12:41:00Z">
          <w:pPr>
            <w:spacing w:line="480" w:lineRule="auto"/>
            <w:ind w:firstLine="0"/>
            <w:jc w:val="center"/>
          </w:pPr>
        </w:pPrChange>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pPr>
        <w:pPrChange w:id="699" w:author="Yoav Ram" w:date="2018-11-13T12:41:00Z">
          <w:pPr>
            <w:spacing w:line="480" w:lineRule="auto"/>
            <w:ind w:firstLine="0"/>
          </w:pPr>
        </w:pPrChange>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0EE2DABE" w14:textId="1DF56236" w:rsidR="006711F5" w:rsidRPr="0025589C" w:rsidRDefault="006711F5">
      <w:pPr>
        <w:pPrChange w:id="700" w:author="Yoav Ram" w:date="2018-11-13T12:41:00Z">
          <w:pPr>
            <w:spacing w:line="480" w:lineRule="auto"/>
            <w:ind w:firstLine="0"/>
          </w:pPr>
        </w:pPrChange>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B66EEC">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39)","manualFormatting":"(see Richards 1959, who uses different variables: W=N,A=K,m=ν+1,k=r</w:instrText>
      </w:r>
      <w:r w:rsidR="00B66EEC">
        <w:rPr>
          <w:rFonts w:ascii="Cambria Math" w:hAnsi="Cambria Math" w:cs="Cambria Math"/>
          <w:noProof/>
        </w:rPr>
        <w:instrText>⋅</w:instrText>
      </w:r>
      <w:r w:rsidR="00B66EEC">
        <w:rPr>
          <w:noProof/>
        </w:rPr>
        <w:instrText>ν)","plainTextFormattedCitation":"(39)","previouslyFormattedCitation":"(39)"},"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2EB8456E" w:rsidR="00257358" w:rsidRPr="0025589C" w:rsidRDefault="00257358">
      <w:pPr>
        <w:pPrChange w:id="701" w:author="Yoav Ram" w:date="2018-11-13T12:41:00Z">
          <w:pPr>
            <w:spacing w:line="480" w:lineRule="auto"/>
            <w:ind w:firstLine="0"/>
          </w:pPr>
        </w:pPrChange>
      </w:pPr>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B66EEC">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8, 40)","plainTextFormattedCitation":"(18, 40)","previouslyFormattedCitation":"(18, 40)"},"properties":{"noteIndex":0},"schema":"https://github.com/citation-style-language/schema/raw/master/csl-citation.json"}</w:instrText>
      </w:r>
      <w:r w:rsidRPr="0025589C">
        <w:fldChar w:fldCharType="separate"/>
      </w:r>
      <w:r w:rsidR="00B66EEC" w:rsidRPr="00B66EEC">
        <w:rPr>
          <w:noProof/>
        </w:rPr>
        <w:t>(18, 40)</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B66EEC">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8)","plainTextFormattedCitation":"(18)","previouslyFormattedCitation":"(18)"},"properties":{"noteIndex":0},"schema":"https://github.com/citation-style-language/schema/raw/master/csl-citation.json"}</w:instrText>
      </w:r>
      <w:r w:rsidRPr="0025589C">
        <w:fldChar w:fldCharType="separate"/>
      </w:r>
      <w:r w:rsidR="00B66EEC" w:rsidRPr="00B66EEC">
        <w:rPr>
          <w:noProof/>
        </w:rPr>
        <w:t>(18)</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proofErr w:type="spellStart"/>
      <w:r w:rsidR="005573D2" w:rsidRPr="0025589C">
        <w:t>rds</w:t>
      </w:r>
      <w:proofErr w:type="spellEnd"/>
      <w:r w:rsidR="005573D2" w:rsidRPr="0025589C">
        <w:t xml:space="preserve"> model</w:t>
      </w:r>
      <w:r w:rsidR="00FB039B" w:rsidRPr="0025589C">
        <w:t xml:space="preserve"> </w:t>
      </w:r>
      <w:r w:rsidRPr="0025589C">
        <w:fldChar w:fldCharType="begin" w:fldLock="1"/>
      </w:r>
      <w:r w:rsidR="00B66EEC">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39)","plainTextFormattedCitation":"(39)","previouslyFormattedCitation":"(39)"},"properties":{"noteIndex":0},"schema":"https://github.com/citation-style-language/schema/raw/master/csl-citation.json"}</w:instrText>
      </w:r>
      <w:r w:rsidRPr="0025589C">
        <w:fldChar w:fldCharType="separate"/>
      </w:r>
      <w:r w:rsidR="00B66EEC" w:rsidRPr="00B66EEC">
        <w:rPr>
          <w:noProof/>
        </w:rPr>
        <w:t>(39)</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B66EEC">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1)","plainTextFormattedCitation":"(41)","previouslyFormattedCitation":"(41)"},"properties":{"noteIndex":0},"schema":"https://github.com/citation-style-language/schema/raw/master/csl-citation.json"}</w:instrText>
      </w:r>
      <w:r w:rsidRPr="0025589C">
        <w:fldChar w:fldCharType="separate"/>
      </w:r>
      <w:r w:rsidR="0079638A" w:rsidRPr="0079638A">
        <w:rPr>
          <w:noProof/>
        </w:rPr>
        <w:t>(41)</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pPr>
        <w:pStyle w:val="Heading2"/>
        <w:spacing w:line="360" w:lineRule="auto"/>
        <w:ind w:firstLine="284"/>
        <w:pPrChange w:id="702" w:author="Yoav Ram" w:date="2018-11-13T12:41:00Z">
          <w:pPr>
            <w:pStyle w:val="Heading2"/>
          </w:pPr>
        </w:pPrChange>
      </w:pPr>
      <w:bookmarkStart w:id="703"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703"/>
    </w:p>
    <w:p w14:paraId="7B1508AB" w14:textId="17FD6E80" w:rsidR="007A7F01" w:rsidRPr="0025589C" w:rsidRDefault="007A7F01">
      <w:pPr>
        <w:pPrChange w:id="704" w:author="Yoav Ram" w:date="2018-11-13T12:41:00Z">
          <w:pPr>
            <w:spacing w:line="480" w:lineRule="auto"/>
            <w:ind w:firstLine="0"/>
          </w:pPr>
        </w:pPrChange>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pPr>
              <w:jc w:val="right"/>
              <w:rPr>
                <w:i/>
                <w:iCs/>
              </w:rPr>
              <w:pPrChange w:id="705" w:author="Yoav Ram" w:date="2018-11-13T12:41:00Z">
                <w:pPr>
                  <w:spacing w:line="480" w:lineRule="auto"/>
                  <w:ind w:firstLine="0"/>
                  <w:jc w:val="right"/>
                </w:pPr>
              </w:pPrChange>
            </w:pPr>
          </w:p>
        </w:tc>
        <w:tc>
          <w:tcPr>
            <w:tcW w:w="5103" w:type="dxa"/>
            <w:vAlign w:val="center"/>
          </w:tcPr>
          <w:p w14:paraId="56F92223" w14:textId="77777777" w:rsidR="007A7F01" w:rsidRPr="0025589C" w:rsidRDefault="007A7D83">
            <w:pPr>
              <w:jc w:val="center"/>
              <w:rPr>
                <w:i/>
                <w:iCs/>
              </w:rPr>
              <w:pPrChange w:id="706"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pPr>
              <w:jc w:val="right"/>
              <w:pPrChange w:id="707" w:author="Yoav Ram" w:date="2018-11-13T12:41:00Z">
                <w:pPr>
                  <w:spacing w:line="480" w:lineRule="auto"/>
                  <w:ind w:firstLine="0"/>
                  <w:jc w:val="right"/>
                </w:pPr>
              </w:pPrChange>
            </w:pPr>
            <w:r>
              <w:t>(</w:t>
            </w:r>
            <w:r w:rsidR="007A7F01" w:rsidRPr="0025589C">
              <w:t>B1a</w:t>
            </w:r>
            <w:r>
              <w:t>)</w:t>
            </w:r>
          </w:p>
          <w:p w14:paraId="3A27D326" w14:textId="373339E0" w:rsidR="007A7F01" w:rsidRPr="0025589C" w:rsidRDefault="007E41E1">
            <w:pPr>
              <w:jc w:val="right"/>
              <w:pPrChange w:id="708" w:author="Yoav Ram" w:date="2018-11-13T12:41:00Z">
                <w:pPr>
                  <w:spacing w:line="480" w:lineRule="auto"/>
                  <w:ind w:firstLine="0"/>
                  <w:jc w:val="right"/>
                </w:pPr>
              </w:pPrChange>
            </w:pPr>
            <w:r>
              <w:t>(B1b)</w:t>
            </w:r>
          </w:p>
          <w:p w14:paraId="24DC33B2" w14:textId="01B975C6" w:rsidR="007A7F01" w:rsidRPr="0025589C" w:rsidRDefault="007E41E1">
            <w:pPr>
              <w:jc w:val="right"/>
              <w:rPr>
                <w:i/>
                <w:iCs/>
              </w:rPr>
              <w:pPrChange w:id="709" w:author="Yoav Ram" w:date="2018-11-13T12:41:00Z">
                <w:pPr>
                  <w:spacing w:line="480" w:lineRule="auto"/>
                  <w:ind w:firstLine="0"/>
                  <w:jc w:val="right"/>
                </w:pPr>
              </w:pPrChange>
            </w:pPr>
            <w:r>
              <w:t>(</w:t>
            </w:r>
            <w:r w:rsidR="007A7F01" w:rsidRPr="0025589C">
              <w:t>B1c</w:t>
            </w:r>
            <w:r>
              <w:t>)</w:t>
            </w:r>
          </w:p>
        </w:tc>
      </w:tr>
    </w:tbl>
    <w:p w14:paraId="6210EBE4" w14:textId="69448787" w:rsidR="007A7F01" w:rsidRPr="0025589C" w:rsidRDefault="007A7F01">
      <w:pPr>
        <w:pPrChange w:id="710" w:author="Yoav Ram" w:date="2018-11-13T12:41:00Z">
          <w:pPr>
            <w:spacing w:line="480" w:lineRule="auto"/>
            <w:ind w:firstLine="0"/>
          </w:pPr>
        </w:pPrChange>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pPr>
              <w:jc w:val="right"/>
              <w:rPr>
                <w:i/>
                <w:iCs/>
              </w:rPr>
              <w:pPrChange w:id="711" w:author="Yoav Ram" w:date="2018-11-13T12:41:00Z">
                <w:pPr>
                  <w:spacing w:line="480" w:lineRule="auto"/>
                  <w:ind w:firstLine="0"/>
                  <w:jc w:val="right"/>
                </w:pPr>
              </w:pPrChange>
            </w:pPr>
          </w:p>
        </w:tc>
        <w:tc>
          <w:tcPr>
            <w:tcW w:w="5103" w:type="dxa"/>
            <w:vAlign w:val="center"/>
          </w:tcPr>
          <w:p w14:paraId="4C65D192" w14:textId="77777777" w:rsidR="007A7F01" w:rsidRPr="0025589C" w:rsidRDefault="007A7D83">
            <w:pPr>
              <w:jc w:val="center"/>
              <w:rPr>
                <w:i/>
                <w:iCs/>
              </w:rPr>
              <w:pPrChange w:id="712"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pPr>
              <w:jc w:val="right"/>
              <w:pPrChange w:id="713" w:author="Yoav Ram" w:date="2018-11-13T12:41:00Z">
                <w:pPr>
                  <w:spacing w:line="480" w:lineRule="auto"/>
                  <w:ind w:firstLine="0"/>
                  <w:jc w:val="right"/>
                </w:pPr>
              </w:pPrChange>
            </w:pPr>
            <w:r>
              <w:t>(B2a)</w:t>
            </w:r>
          </w:p>
          <w:p w14:paraId="35558C86" w14:textId="5555250B" w:rsidR="007A7F01" w:rsidRPr="0025589C" w:rsidRDefault="007E41E1">
            <w:pPr>
              <w:jc w:val="right"/>
              <w:rPr>
                <w:i/>
                <w:iCs/>
              </w:rPr>
              <w:pPrChange w:id="714" w:author="Yoav Ram" w:date="2018-11-13T12:41:00Z">
                <w:pPr>
                  <w:spacing w:line="480" w:lineRule="auto"/>
                  <w:ind w:firstLine="0"/>
                  <w:jc w:val="right"/>
                </w:pPr>
              </w:pPrChange>
            </w:pPr>
            <w:r>
              <w:t>(</w:t>
            </w:r>
            <w:r w:rsidR="007A7F01" w:rsidRPr="0025589C">
              <w:t>B2b</w:t>
            </w:r>
            <w:r>
              <w:t>)</w:t>
            </w:r>
          </w:p>
        </w:tc>
      </w:tr>
    </w:tbl>
    <w:p w14:paraId="52B6473C" w14:textId="70563592" w:rsidR="007A7F01" w:rsidRPr="0025589C" w:rsidRDefault="007A7F01">
      <w:pPr>
        <w:tabs>
          <w:tab w:val="left" w:pos="1803"/>
          <w:tab w:val="center" w:pos="4153"/>
        </w:tabs>
        <w:pPrChange w:id="715" w:author="Yoav Ram" w:date="2018-11-13T12:41:00Z">
          <w:pPr>
            <w:tabs>
              <w:tab w:val="left" w:pos="1803"/>
              <w:tab w:val="center" w:pos="4153"/>
            </w:tabs>
            <w:spacing w:line="480" w:lineRule="auto"/>
            <w:ind w:firstLine="0"/>
          </w:pPr>
        </w:pPrChange>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pPr>
        <w:tabs>
          <w:tab w:val="left" w:pos="1803"/>
          <w:tab w:val="center" w:pos="4153"/>
        </w:tabs>
        <w:pPrChange w:id="716" w:author="Yoav Ram" w:date="2018-11-13T12:41:00Z">
          <w:pPr>
            <w:tabs>
              <w:tab w:val="left" w:pos="1803"/>
              <w:tab w:val="center" w:pos="4153"/>
            </w:tabs>
            <w:spacing w:line="480" w:lineRule="auto"/>
            <w:ind w:firstLine="0"/>
          </w:pPr>
        </w:pPrChange>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pPr>
              <w:jc w:val="right"/>
              <w:rPr>
                <w:i/>
                <w:iCs/>
              </w:rPr>
              <w:pPrChange w:id="717" w:author="Yoav Ram" w:date="2018-11-13T12:41:00Z">
                <w:pPr>
                  <w:spacing w:line="480" w:lineRule="auto"/>
                  <w:ind w:firstLine="0"/>
                  <w:jc w:val="right"/>
                </w:pPr>
              </w:pPrChange>
            </w:pPr>
          </w:p>
        </w:tc>
        <w:tc>
          <w:tcPr>
            <w:tcW w:w="5103" w:type="dxa"/>
            <w:vAlign w:val="center"/>
          </w:tcPr>
          <w:p w14:paraId="0D77D915" w14:textId="3662B418" w:rsidR="007A7F01" w:rsidRPr="0025589C" w:rsidRDefault="007A7D83">
            <w:pPr>
              <w:jc w:val="center"/>
              <w:rPr>
                <w:i/>
                <w:iCs/>
              </w:rPr>
              <w:pPrChange w:id="718" w:author="Yoav Ram" w:date="2018-11-13T12:41:00Z">
                <w:pPr>
                  <w:spacing w:line="480" w:lineRule="auto"/>
                  <w:ind w:firstLine="0"/>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pPr>
              <w:jc w:val="right"/>
              <w:pPrChange w:id="719" w:author="Yoav Ram" w:date="2018-11-13T12:41:00Z">
                <w:pPr>
                  <w:spacing w:line="480" w:lineRule="auto"/>
                  <w:ind w:firstLine="0"/>
                  <w:jc w:val="right"/>
                </w:pPr>
              </w:pPrChange>
            </w:pPr>
            <w:r>
              <w:t>(B3a)</w:t>
            </w:r>
          </w:p>
          <w:p w14:paraId="400F0B34" w14:textId="63659B2C" w:rsidR="007A7F01" w:rsidRPr="0025589C" w:rsidRDefault="007E41E1">
            <w:pPr>
              <w:jc w:val="right"/>
              <w:pPrChange w:id="720" w:author="Yoav Ram" w:date="2018-11-13T12:41:00Z">
                <w:pPr>
                  <w:spacing w:line="480" w:lineRule="auto"/>
                  <w:ind w:firstLine="0"/>
                  <w:jc w:val="right"/>
                </w:pPr>
              </w:pPrChange>
            </w:pPr>
            <w:r>
              <w:t>(B3b)</w:t>
            </w:r>
          </w:p>
          <w:p w14:paraId="1C2DA814" w14:textId="0E7B59CB" w:rsidR="007A7F01" w:rsidRPr="0025589C" w:rsidRDefault="007E41E1">
            <w:pPr>
              <w:jc w:val="right"/>
              <w:pPrChange w:id="721" w:author="Yoav Ram" w:date="2018-11-13T12:41:00Z">
                <w:pPr>
                  <w:spacing w:line="480" w:lineRule="auto"/>
                  <w:ind w:firstLine="0"/>
                  <w:jc w:val="right"/>
                </w:pPr>
              </w:pPrChange>
            </w:pPr>
            <w:r>
              <w:t>(B3c)</w:t>
            </w:r>
          </w:p>
          <w:p w14:paraId="1E95C71B" w14:textId="4AFA9D6E" w:rsidR="007A7F01" w:rsidRPr="0025589C" w:rsidRDefault="007E41E1">
            <w:pPr>
              <w:jc w:val="right"/>
              <w:pPrChange w:id="722" w:author="Yoav Ram" w:date="2018-11-13T12:41:00Z">
                <w:pPr>
                  <w:spacing w:line="480" w:lineRule="auto"/>
                  <w:ind w:firstLine="0"/>
                  <w:jc w:val="right"/>
                </w:pPr>
              </w:pPrChange>
            </w:pPr>
            <w:r>
              <w:t>(B3d)</w:t>
            </w:r>
          </w:p>
        </w:tc>
      </w:tr>
    </w:tbl>
    <w:p w14:paraId="0166B204" w14:textId="36272D29" w:rsidR="007A7F01" w:rsidRPr="0025589C" w:rsidRDefault="007A7F01">
      <w:pPr>
        <w:tabs>
          <w:tab w:val="left" w:pos="1803"/>
          <w:tab w:val="center" w:pos="4153"/>
        </w:tabs>
        <w:pPrChange w:id="723" w:author="Yoav Ram" w:date="2018-11-13T12:41:00Z">
          <w:pPr>
            <w:tabs>
              <w:tab w:val="left" w:pos="1803"/>
              <w:tab w:val="center" w:pos="4153"/>
            </w:tabs>
            <w:spacing w:line="480" w:lineRule="auto"/>
            <w:ind w:firstLine="0"/>
          </w:pPr>
        </w:pPrChange>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pPr>
        <w:tabs>
          <w:tab w:val="left" w:pos="1803"/>
          <w:tab w:val="center" w:pos="4153"/>
        </w:tabs>
        <w:pPrChange w:id="724" w:author="Yoav Ram" w:date="2018-11-13T12:41:00Z">
          <w:pPr>
            <w:tabs>
              <w:tab w:val="left" w:pos="1803"/>
              <w:tab w:val="center" w:pos="4153"/>
            </w:tabs>
            <w:spacing w:line="480" w:lineRule="auto"/>
            <w:ind w:firstLine="0"/>
          </w:pPr>
        </w:pPrChange>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pPr>
              <w:jc w:val="right"/>
              <w:rPr>
                <w:i/>
                <w:iCs/>
              </w:rPr>
              <w:pPrChange w:id="725" w:author="Yoav Ram" w:date="2018-11-13T12:41:00Z">
                <w:pPr>
                  <w:spacing w:line="480" w:lineRule="auto"/>
                  <w:ind w:firstLine="0"/>
                  <w:jc w:val="right"/>
                </w:pPr>
              </w:pPrChange>
            </w:pPr>
          </w:p>
        </w:tc>
        <w:tc>
          <w:tcPr>
            <w:tcW w:w="5103" w:type="dxa"/>
            <w:vAlign w:val="center"/>
          </w:tcPr>
          <w:p w14:paraId="54B75DB6" w14:textId="53A200A3" w:rsidR="007A7F01" w:rsidRPr="0025589C" w:rsidRDefault="007A7D83">
            <w:pPr>
              <w:jc w:val="center"/>
              <w:rPr>
                <w:i/>
                <w:iCs/>
              </w:rPr>
              <w:pPrChange w:id="726" w:author="Yoav Ram" w:date="2018-11-13T12:41:00Z">
                <w:pPr>
                  <w:spacing w:line="480" w:lineRule="auto"/>
                  <w:ind w:firstLine="0"/>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pPr>
              <w:jc w:val="right"/>
              <w:pPrChange w:id="727" w:author="Yoav Ram" w:date="2018-11-13T12:41:00Z">
                <w:pPr>
                  <w:spacing w:line="480" w:lineRule="auto"/>
                  <w:ind w:firstLine="0"/>
                  <w:jc w:val="right"/>
                </w:pPr>
              </w:pPrChange>
            </w:pPr>
            <w:r>
              <w:t>(B4a)</w:t>
            </w:r>
          </w:p>
          <w:p w14:paraId="344A8D50" w14:textId="5C156AC4" w:rsidR="007A7F01" w:rsidRPr="0025589C" w:rsidRDefault="007E41E1">
            <w:pPr>
              <w:jc w:val="right"/>
              <w:pPrChange w:id="728" w:author="Yoav Ram" w:date="2018-11-13T12:41:00Z">
                <w:pPr>
                  <w:spacing w:line="480" w:lineRule="auto"/>
                  <w:ind w:firstLine="0"/>
                  <w:jc w:val="right"/>
                </w:pPr>
              </w:pPrChange>
            </w:pPr>
            <w:r>
              <w:t>(B4b)</w:t>
            </w:r>
          </w:p>
        </w:tc>
      </w:tr>
    </w:tbl>
    <w:p w14:paraId="71BB6ACE" w14:textId="1A080D85" w:rsidR="0095414A" w:rsidRDefault="007A7F01">
      <w:pPr>
        <w:pPrChange w:id="729" w:author="Yoav Ram" w:date="2018-11-13T12:41:00Z">
          <w:pPr>
            <w:spacing w:line="480" w:lineRule="auto"/>
            <w:ind w:firstLine="0"/>
          </w:pPr>
        </w:pPrChange>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pPrChange w:id="730" w:author="Yoav Ram" w:date="2018-11-13T12:41:00Z">
          <w:pPr>
            <w:spacing w:after="200" w:line="480" w:lineRule="auto"/>
            <w:ind w:firstLine="0"/>
          </w:pPr>
        </w:pPrChange>
      </w:pPr>
      <w:r>
        <w:br w:type="page"/>
      </w:r>
    </w:p>
    <w:p w14:paraId="3CADD1D2" w14:textId="50606729" w:rsidR="007E41E1" w:rsidRDefault="007E41E1">
      <w:pPr>
        <w:pStyle w:val="Heading1"/>
        <w:spacing w:line="360" w:lineRule="auto"/>
        <w:ind w:firstLine="284"/>
        <w:pPrChange w:id="731" w:author="Yoav Ram" w:date="2018-11-13T12:41:00Z">
          <w:pPr>
            <w:pStyle w:val="Heading1"/>
          </w:pPr>
        </w:pPrChange>
      </w:pPr>
      <w:r>
        <w:lastRenderedPageBreak/>
        <w:t>Supporting information</w:t>
      </w:r>
    </w:p>
    <w:p w14:paraId="7830BB69" w14:textId="77777777" w:rsidR="002C16C6" w:rsidRDefault="00FE4A98">
      <w:pPr>
        <w:pStyle w:val="Caption"/>
        <w:keepNext/>
        <w:spacing w:line="360" w:lineRule="auto"/>
        <w:jc w:val="center"/>
        <w:pPrChange w:id="732" w:author="Yoav Ram" w:date="2018-11-13T12:41:00Z">
          <w:pPr>
            <w:pStyle w:val="Caption"/>
            <w:keepNext/>
            <w:spacing w:line="480" w:lineRule="auto"/>
            <w:ind w:firstLine="0"/>
            <w:jc w:val="center"/>
          </w:pPr>
        </w:pPrChange>
      </w:pPr>
      <w:bookmarkStart w:id="733"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pPr>
        <w:pStyle w:val="Caption"/>
        <w:spacing w:line="360" w:lineRule="auto"/>
        <w:rPr>
          <w:b w:val="0"/>
          <w:bCs w:val="0"/>
          <w:color w:val="auto"/>
          <w:sz w:val="22"/>
          <w:szCs w:val="22"/>
        </w:rPr>
        <w:pPrChange w:id="734" w:author="Yoav Ram" w:date="2018-11-13T12:41:00Z">
          <w:pPr>
            <w:pStyle w:val="Caption"/>
            <w:spacing w:line="480" w:lineRule="auto"/>
            <w:ind w:firstLine="0"/>
          </w:pPr>
        </w:pPrChange>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73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pPr>
        <w:spacing w:after="200"/>
        <w:rPr>
          <w:b/>
          <w:bCs/>
        </w:rPr>
        <w:pPrChange w:id="735" w:author="Yoav Ram" w:date="2018-11-13T12:41:00Z">
          <w:pPr>
            <w:spacing w:after="200" w:line="480" w:lineRule="auto"/>
            <w:ind w:firstLine="0"/>
          </w:pPr>
        </w:pPrChange>
      </w:pPr>
      <w:bookmarkStart w:id="736" w:name="_Ref453761140"/>
      <w:bookmarkStart w:id="737" w:name="_Ref453761136"/>
      <w:r>
        <w:br w:type="page"/>
      </w:r>
    </w:p>
    <w:p w14:paraId="3AAAE5EA" w14:textId="77777777" w:rsidR="002C16C6" w:rsidRDefault="00FE4A98">
      <w:pPr>
        <w:pStyle w:val="Caption"/>
        <w:keepNext/>
        <w:spacing w:line="360" w:lineRule="auto"/>
        <w:jc w:val="center"/>
        <w:pPrChange w:id="738" w:author="Yoav Ram" w:date="2018-11-13T12:41:00Z">
          <w:pPr>
            <w:pStyle w:val="Caption"/>
            <w:keepNext/>
            <w:spacing w:line="480" w:lineRule="auto"/>
            <w:ind w:firstLine="0"/>
            <w:jc w:val="center"/>
          </w:pPr>
        </w:pPrChange>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pPr>
        <w:pStyle w:val="Caption"/>
        <w:spacing w:line="360" w:lineRule="auto"/>
        <w:rPr>
          <w:b w:val="0"/>
          <w:bCs w:val="0"/>
          <w:color w:val="auto"/>
          <w:sz w:val="22"/>
          <w:szCs w:val="22"/>
        </w:rPr>
        <w:pPrChange w:id="739" w:author="Yoav Ram" w:date="2018-11-13T12:41:00Z">
          <w:pPr>
            <w:pStyle w:val="Caption"/>
            <w:spacing w:line="480" w:lineRule="auto"/>
            <w:ind w:firstLine="0"/>
          </w:pPr>
        </w:pPrChange>
      </w:pPr>
      <w:bookmarkStart w:id="740"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740"/>
      <w:r w:rsidRPr="009B1A45">
        <w:rPr>
          <w:color w:val="auto"/>
          <w:sz w:val="22"/>
          <w:szCs w:val="22"/>
        </w:rPr>
        <w:t xml:space="preserve">. </w:t>
      </w:r>
      <w:bookmarkEnd w:id="736"/>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737"/>
    </w:p>
    <w:p w14:paraId="094F0F89" w14:textId="1D33B8A6" w:rsidR="00FE4A98" w:rsidRDefault="00FE4A98">
      <w:pPr>
        <w:spacing w:after="200"/>
        <w:rPr>
          <w:b/>
          <w:bCs/>
        </w:rPr>
        <w:pPrChange w:id="741" w:author="Yoav Ram" w:date="2018-11-13T12:41:00Z">
          <w:pPr>
            <w:spacing w:after="200" w:line="480" w:lineRule="auto"/>
            <w:ind w:firstLine="0"/>
          </w:pPr>
        </w:pPrChange>
      </w:pPr>
      <w:bookmarkStart w:id="742" w:name="_Ref454205793"/>
    </w:p>
    <w:p w14:paraId="65C16406" w14:textId="77777777" w:rsidR="00643E5F" w:rsidRDefault="00643E5F">
      <w:pPr>
        <w:spacing w:after="200"/>
        <w:rPr>
          <w:b/>
          <w:bCs/>
        </w:rPr>
        <w:pPrChange w:id="743" w:author="Yoav Ram" w:date="2018-11-13T12:41:00Z">
          <w:pPr>
            <w:spacing w:after="200" w:line="480" w:lineRule="auto"/>
            <w:ind w:firstLine="0"/>
          </w:pPr>
        </w:pPrChange>
      </w:pPr>
    </w:p>
    <w:p w14:paraId="79CF6A79" w14:textId="77777777" w:rsidR="00643E5F" w:rsidRDefault="00643E5F">
      <w:pPr>
        <w:spacing w:after="200"/>
        <w:rPr>
          <w:b/>
          <w:bCs/>
        </w:rPr>
        <w:pPrChange w:id="744" w:author="Yoav Ram" w:date="2018-11-13T12:41:00Z">
          <w:pPr>
            <w:spacing w:after="200" w:line="480" w:lineRule="auto"/>
            <w:ind w:firstLine="0"/>
          </w:pPr>
        </w:pPrChange>
      </w:pPr>
    </w:p>
    <w:p w14:paraId="38D720EB" w14:textId="77777777" w:rsidR="002C16C6" w:rsidRDefault="00FE4A98">
      <w:pPr>
        <w:pStyle w:val="Caption"/>
        <w:keepNext/>
        <w:spacing w:line="360" w:lineRule="auto"/>
        <w:jc w:val="center"/>
        <w:pPrChange w:id="745" w:author="Yoav Ram" w:date="2018-11-13T12:41:00Z">
          <w:pPr>
            <w:pStyle w:val="Caption"/>
            <w:keepNext/>
            <w:spacing w:line="480" w:lineRule="auto"/>
            <w:ind w:firstLine="0"/>
            <w:jc w:val="center"/>
          </w:pPr>
        </w:pPrChange>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pPr>
        <w:pStyle w:val="Caption"/>
        <w:spacing w:line="360" w:lineRule="auto"/>
        <w:rPr>
          <w:b w:val="0"/>
          <w:bCs w:val="0"/>
          <w:color w:val="auto"/>
          <w:sz w:val="22"/>
          <w:szCs w:val="22"/>
        </w:rPr>
        <w:pPrChange w:id="746" w:author="Yoav Ram" w:date="2018-11-13T12:41:00Z">
          <w:pPr>
            <w:pStyle w:val="Caption"/>
            <w:spacing w:line="480" w:lineRule="auto"/>
            <w:ind w:firstLine="0"/>
          </w:pPr>
        </w:pPrChange>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742"/>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pPr>
        <w:spacing w:after="200"/>
        <w:rPr>
          <w:b/>
          <w:bCs/>
        </w:rPr>
        <w:pPrChange w:id="747" w:author="Yoav Ram" w:date="2018-11-13T12:41:00Z">
          <w:pPr>
            <w:spacing w:after="200" w:line="480" w:lineRule="auto"/>
            <w:ind w:firstLine="0"/>
          </w:pPr>
        </w:pPrChange>
      </w:pPr>
      <w:bookmarkStart w:id="748" w:name="_Ref453761035"/>
      <w:r>
        <w:br w:type="page"/>
      </w:r>
    </w:p>
    <w:bookmarkEnd w:id="748"/>
    <w:p w14:paraId="1216030F" w14:textId="378A9E30" w:rsidR="00AD4132" w:rsidRPr="002732BE" w:rsidRDefault="00AD4132">
      <w:pPr>
        <w:pStyle w:val="Caption"/>
        <w:spacing w:line="360" w:lineRule="auto"/>
        <w:outlineLvl w:val="0"/>
        <w:rPr>
          <w:b w:val="0"/>
          <w:bCs w:val="0"/>
          <w:color w:val="auto"/>
          <w:sz w:val="24"/>
          <w:szCs w:val="24"/>
        </w:rPr>
        <w:pPrChange w:id="749" w:author="Yoav Ram" w:date="2018-11-13T12:41:00Z">
          <w:pPr>
            <w:pStyle w:val="Caption"/>
            <w:spacing w:line="480" w:lineRule="auto"/>
            <w:ind w:firstLine="0"/>
            <w:outlineLvl w:val="0"/>
          </w:pPr>
        </w:pPrChange>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pPr>
              <w:jc w:val="center"/>
              <w:rPr>
                <w:sz w:val="18"/>
                <w:szCs w:val="18"/>
              </w:rPr>
              <w:pPrChange w:id="750" w:author="Yoav Ram" w:date="2018-11-13T12:41:00Z">
                <w:pPr>
                  <w:spacing w:line="480" w:lineRule="auto"/>
                  <w:ind w:firstLine="0"/>
                  <w:jc w:val="center"/>
                </w:pPr>
              </w:pPrChange>
            </w:pPr>
            <w:r w:rsidRPr="001E0803">
              <w:rPr>
                <w:sz w:val="18"/>
                <w:szCs w:val="18"/>
              </w:rPr>
              <w:t>Model name</w:t>
            </w:r>
          </w:p>
        </w:tc>
        <w:tc>
          <w:tcPr>
            <w:tcW w:w="1559" w:type="dxa"/>
            <w:vAlign w:val="center"/>
          </w:tcPr>
          <w:p w14:paraId="571545C3"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751"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 Parameters</w:t>
            </w:r>
          </w:p>
        </w:tc>
        <w:tc>
          <w:tcPr>
            <w:tcW w:w="1843" w:type="dxa"/>
            <w:vAlign w:val="center"/>
          </w:tcPr>
          <w:p w14:paraId="66222853"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752"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Free Parameters</w:t>
            </w:r>
          </w:p>
        </w:tc>
        <w:tc>
          <w:tcPr>
            <w:tcW w:w="1984" w:type="dxa"/>
            <w:vAlign w:val="center"/>
          </w:tcPr>
          <w:p w14:paraId="4771D3DD"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753"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Fixed Parameters</w:t>
            </w:r>
          </w:p>
        </w:tc>
        <w:tc>
          <w:tcPr>
            <w:tcW w:w="1468" w:type="dxa"/>
            <w:vAlign w:val="center"/>
          </w:tcPr>
          <w:p w14:paraId="74D9ABB6" w14:textId="77777777" w:rsidR="00AD4132" w:rsidRPr="001E0803" w:rsidRDefault="00AD4132">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754"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pPr>
              <w:jc w:val="center"/>
              <w:rPr>
                <w:sz w:val="18"/>
                <w:szCs w:val="18"/>
              </w:rPr>
              <w:pPrChange w:id="755" w:author="Yoav Ram" w:date="2018-11-13T12:41:00Z">
                <w:pPr>
                  <w:spacing w:line="480" w:lineRule="auto"/>
                  <w:ind w:firstLine="0"/>
                  <w:jc w:val="center"/>
                </w:pPr>
              </w:pPrChange>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438B907"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56"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6</w:t>
            </w:r>
          </w:p>
        </w:tc>
        <w:tc>
          <w:tcPr>
            <w:tcW w:w="1843" w:type="dxa"/>
            <w:vAlign w:val="center"/>
          </w:tcPr>
          <w:p w14:paraId="3F1F41BF" w14:textId="4E0A0832" w:rsidR="00AD4132" w:rsidRPr="001E0803" w:rsidRDefault="007A7D83">
            <w:pPr>
              <w:jc w:val="center"/>
              <w:cnfStyle w:val="000000100000" w:firstRow="0" w:lastRow="0" w:firstColumn="0" w:lastColumn="0" w:oddVBand="0" w:evenVBand="0" w:oddHBand="1" w:evenHBand="0" w:firstRowFirstColumn="0" w:firstRowLastColumn="0" w:lastRowFirstColumn="0" w:lastRowLastColumn="0"/>
              <w:rPr>
                <w:sz w:val="18"/>
                <w:szCs w:val="18"/>
              </w:rPr>
              <w:pPrChange w:id="75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5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w:t>
            </w:r>
          </w:p>
          <w:p w14:paraId="416D0EB6"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5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p>
        </w:tc>
        <w:tc>
          <w:tcPr>
            <w:tcW w:w="1468" w:type="dxa"/>
            <w:vAlign w:val="center"/>
          </w:tcPr>
          <w:p w14:paraId="0FDA2639" w14:textId="16D61D21"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6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fldChar w:fldCharType="begin" w:fldLock="1"/>
            </w:r>
            <w:r w:rsidR="001B606A">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3)","plainTextFormattedCitation":"(13)","previouslyFormattedCitation":"(13)"},"properties":{"noteIndex":0},"schema":"https://github.com/citation-style-language/schema/raw/master/csl-citation.json"}</w:instrText>
            </w:r>
            <w:r w:rsidRPr="001E0803">
              <w:rPr>
                <w:sz w:val="18"/>
                <w:szCs w:val="18"/>
              </w:rPr>
              <w:fldChar w:fldCharType="separate"/>
            </w:r>
            <w:r w:rsidR="00C016FF" w:rsidRPr="00C016FF">
              <w:rPr>
                <w:noProof/>
                <w:sz w:val="18"/>
                <w:szCs w:val="18"/>
              </w:rPr>
              <w:t>(13)</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pPr>
              <w:jc w:val="center"/>
              <w:rPr>
                <w:sz w:val="18"/>
                <w:szCs w:val="18"/>
              </w:rPr>
              <w:pPrChange w:id="761" w:author="Yoav Ram" w:date="2018-11-13T12:41:00Z">
                <w:pPr>
                  <w:spacing w:line="480" w:lineRule="auto"/>
                  <w:ind w:firstLine="0"/>
                  <w:jc w:val="center"/>
                </w:pPr>
              </w:pPrChange>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5FECE6CE"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76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5</w:t>
            </w:r>
          </w:p>
        </w:tc>
        <w:tc>
          <w:tcPr>
            <w:tcW w:w="1843" w:type="dxa"/>
            <w:vAlign w:val="center"/>
          </w:tcPr>
          <w:p w14:paraId="1E5F4361" w14:textId="4B533F61" w:rsidR="00AD4132" w:rsidRPr="001E0803" w:rsidRDefault="007A7D83">
            <w:pPr>
              <w:jc w:val="center"/>
              <w:cnfStyle w:val="000000000000" w:firstRow="0" w:lastRow="0" w:firstColumn="0" w:lastColumn="0" w:oddVBand="0" w:evenVBand="0" w:oddHBand="0" w:evenHBand="0" w:firstRowFirstColumn="0" w:firstRowLastColumn="0" w:lastRowFirstColumn="0" w:lastRowLastColumn="0"/>
              <w:rPr>
                <w:sz w:val="18"/>
                <w:szCs w:val="18"/>
              </w:rPr>
              <w:pPrChange w:id="76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76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76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pPr>
              <w:jc w:val="center"/>
              <w:rPr>
                <w:sz w:val="18"/>
                <w:szCs w:val="18"/>
              </w:rPr>
              <w:pPrChange w:id="766" w:author="Yoav Ram" w:date="2018-11-13T12:41:00Z">
                <w:pPr>
                  <w:spacing w:line="480" w:lineRule="auto"/>
                  <w:ind w:firstLine="0"/>
                  <w:jc w:val="center"/>
                </w:pPr>
              </w:pPrChange>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879EF47"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6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5</w:t>
            </w:r>
          </w:p>
        </w:tc>
        <w:tc>
          <w:tcPr>
            <w:tcW w:w="1843" w:type="dxa"/>
            <w:vAlign w:val="center"/>
          </w:tcPr>
          <w:p w14:paraId="78DD7858" w14:textId="77777777" w:rsidR="00AD4132" w:rsidRPr="001E0803" w:rsidRDefault="007A7D83">
            <w:pPr>
              <w:jc w:val="center"/>
              <w:cnfStyle w:val="000000100000" w:firstRow="0" w:lastRow="0" w:firstColumn="0" w:lastColumn="0" w:oddVBand="0" w:evenVBand="0" w:oddHBand="1" w:evenHBand="0" w:firstRowFirstColumn="0" w:firstRowLastColumn="0" w:lastRowFirstColumn="0" w:lastRowLastColumn="0"/>
              <w:rPr>
                <w:sz w:val="18"/>
                <w:szCs w:val="18"/>
              </w:rPr>
              <w:pPrChange w:id="76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pPr>
              <w:jc w:val="center"/>
              <w:cnfStyle w:val="000000100000" w:firstRow="0" w:lastRow="0" w:firstColumn="0" w:lastColumn="0" w:oddVBand="0" w:evenVBand="0" w:oddHBand="1" w:evenHBand="0" w:firstRowFirstColumn="0" w:firstRowLastColumn="0" w:lastRowFirstColumn="0" w:lastRowLastColumn="0"/>
              <w:rPr>
                <w:sz w:val="18"/>
                <w:szCs w:val="18"/>
              </w:rPr>
              <w:pPrChange w:id="76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7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pPr>
              <w:jc w:val="center"/>
              <w:rPr>
                <w:sz w:val="18"/>
                <w:szCs w:val="18"/>
              </w:rPr>
              <w:pPrChange w:id="771" w:author="Yoav Ram" w:date="2018-11-13T12:41:00Z">
                <w:pPr>
                  <w:spacing w:line="480" w:lineRule="auto"/>
                  <w:ind w:firstLine="0"/>
                  <w:jc w:val="center"/>
                </w:pPr>
              </w:pPrChange>
            </w:pPr>
            <w:r w:rsidRPr="001E0803">
              <w:rPr>
                <w:sz w:val="18"/>
                <w:szCs w:val="18"/>
              </w:rPr>
              <w:t>Richards 1959</w:t>
            </w:r>
          </w:p>
        </w:tc>
        <w:tc>
          <w:tcPr>
            <w:tcW w:w="1559" w:type="dxa"/>
            <w:vAlign w:val="center"/>
          </w:tcPr>
          <w:p w14:paraId="1377ADE2"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77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4</w:t>
            </w:r>
          </w:p>
        </w:tc>
        <w:tc>
          <w:tcPr>
            <w:tcW w:w="1843" w:type="dxa"/>
            <w:vAlign w:val="center"/>
          </w:tcPr>
          <w:p w14:paraId="71566D92" w14:textId="04E8687B" w:rsidR="00AD4132" w:rsidRPr="00B36A9E" w:rsidRDefault="007A7D83">
            <w:pPr>
              <w:jc w:val="center"/>
              <w:cnfStyle w:val="000000000000" w:firstRow="0" w:lastRow="0" w:firstColumn="0" w:lastColumn="0" w:oddVBand="0" w:evenVBand="0" w:oddHBand="0" w:evenHBand="0" w:firstRowFirstColumn="0" w:firstRowLastColumn="0" w:lastRowFirstColumn="0" w:lastRowLastColumn="0"/>
              <w:rPr>
                <w:sz w:val="18"/>
                <w:szCs w:val="18"/>
              </w:rPr>
              <w:pPrChange w:id="77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7A7D83">
            <w:pPr>
              <w:jc w:val="center"/>
              <w:cnfStyle w:val="000000000000" w:firstRow="0" w:lastRow="0" w:firstColumn="0" w:lastColumn="0" w:oddVBand="0" w:evenVBand="0" w:oddHBand="0" w:evenHBand="0" w:firstRowFirstColumn="0" w:firstRowLastColumn="0" w:lastRowFirstColumn="0" w:lastRowLastColumn="0"/>
              <w:rPr>
                <w:sz w:val="18"/>
                <w:szCs w:val="18"/>
              </w:rPr>
              <w:pPrChange w:id="77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6B47604F"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77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fldChar w:fldCharType="begin" w:fldLock="1"/>
            </w:r>
            <w:r w:rsidR="00B66EEC">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39)","plainTextFormattedCitation":"(39)","previouslyFormattedCitation":"(39)"},"properties":{"noteIndex":0},"schema":"https://github.com/citation-style-language/schema/raw/master/csl-citation.json"}</w:instrText>
            </w:r>
            <w:r w:rsidRPr="001E0803">
              <w:rPr>
                <w:sz w:val="18"/>
                <w:szCs w:val="18"/>
              </w:rPr>
              <w:fldChar w:fldCharType="separate"/>
            </w:r>
            <w:r w:rsidR="00B66EEC" w:rsidRPr="00B66EEC">
              <w:rPr>
                <w:noProof/>
                <w:sz w:val="18"/>
                <w:szCs w:val="18"/>
              </w:rPr>
              <w:t>(39)</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pPr>
              <w:jc w:val="center"/>
              <w:rPr>
                <w:sz w:val="18"/>
                <w:szCs w:val="18"/>
              </w:rPr>
              <w:pPrChange w:id="776" w:author="Yoav Ram" w:date="2018-11-13T12:41:00Z">
                <w:pPr>
                  <w:spacing w:line="480" w:lineRule="auto"/>
                  <w:ind w:firstLine="0"/>
                  <w:jc w:val="center"/>
                </w:pPr>
              </w:pPrChange>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BCC64B0"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7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4</w:t>
            </w:r>
          </w:p>
        </w:tc>
        <w:tc>
          <w:tcPr>
            <w:tcW w:w="1843" w:type="dxa"/>
            <w:vAlign w:val="center"/>
          </w:tcPr>
          <w:p w14:paraId="0B3F659E" w14:textId="77777777" w:rsidR="00AD4132" w:rsidRPr="001E0803" w:rsidRDefault="007A7D83">
            <w:pPr>
              <w:jc w:val="center"/>
              <w:cnfStyle w:val="000000100000" w:firstRow="0" w:lastRow="0" w:firstColumn="0" w:lastColumn="0" w:oddVBand="0" w:evenVBand="0" w:oddHBand="1" w:evenHBand="0" w:firstRowFirstColumn="0" w:firstRowLastColumn="0" w:lastRowFirstColumn="0" w:lastRowLastColumn="0"/>
              <w:rPr>
                <w:sz w:val="18"/>
                <w:szCs w:val="18"/>
              </w:rPr>
              <w:pPrChange w:id="77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pPr>
              <w:jc w:val="center"/>
              <w:cnfStyle w:val="000000100000" w:firstRow="0" w:lastRow="0" w:firstColumn="0" w:lastColumn="0" w:oddVBand="0" w:evenVBand="0" w:oddHBand="1" w:evenHBand="0" w:firstRowFirstColumn="0" w:firstRowLastColumn="0" w:lastRowFirstColumn="0" w:lastRowLastColumn="0"/>
              <w:rPr>
                <w:sz w:val="18"/>
                <w:szCs w:val="18"/>
              </w:rPr>
              <w:pPrChange w:id="77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8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m:rPr>
                    <m:sty m:val="p"/>
                  </m:rPr>
                  <w:rPr>
                    <w:rFonts w:ascii="Cambria Math" w:hAnsi="Cambria Math"/>
                    <w:sz w:val="18"/>
                    <w:szCs w:val="18"/>
                  </w:rPr>
                  <m:t>m=r</m:t>
                </m:r>
              </m:oMath>
            </m:oMathPara>
          </w:p>
        </w:tc>
        <w:tc>
          <w:tcPr>
            <w:tcW w:w="1468" w:type="dxa"/>
            <w:vAlign w:val="center"/>
          </w:tcPr>
          <w:p w14:paraId="7C6B8BCD" w14:textId="2EA42C19" w:rsidR="00AD4132" w:rsidRPr="001E0803" w:rsidRDefault="00AD4132">
            <w:pPr>
              <w:jc w:val="center"/>
              <w:cnfStyle w:val="000000100000" w:firstRow="0" w:lastRow="0" w:firstColumn="0" w:lastColumn="0" w:oddVBand="0" w:evenVBand="0" w:oddHBand="1" w:evenHBand="0" w:firstRowFirstColumn="0" w:firstRowLastColumn="0" w:lastRowFirstColumn="0" w:lastRowLastColumn="0"/>
              <w:rPr>
                <w:sz w:val="18"/>
                <w:szCs w:val="18"/>
              </w:rPr>
              <w:pPrChange w:id="78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fldChar w:fldCharType="begin" w:fldLock="1"/>
            </w:r>
            <w:r w:rsidR="00B66EEC">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8)","plainTextFormattedCitation":"(18)","previouslyFormattedCitation":"(18)"},"properties":{"noteIndex":0},"schema":"https://github.com/citation-style-language/schema/raw/master/csl-citation.json"}</w:instrText>
            </w:r>
            <w:r w:rsidRPr="001E0803">
              <w:rPr>
                <w:sz w:val="18"/>
                <w:szCs w:val="18"/>
              </w:rPr>
              <w:fldChar w:fldCharType="separate"/>
            </w:r>
            <w:r w:rsidR="00B66EEC" w:rsidRPr="00B66EEC">
              <w:rPr>
                <w:noProof/>
                <w:sz w:val="18"/>
                <w:szCs w:val="18"/>
              </w:rPr>
              <w:t>(18)</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pPr>
              <w:jc w:val="center"/>
              <w:rPr>
                <w:sz w:val="18"/>
                <w:szCs w:val="18"/>
              </w:rPr>
              <w:pPrChange w:id="782" w:author="Yoav Ram" w:date="2018-11-13T12:41:00Z">
                <w:pPr>
                  <w:spacing w:line="480" w:lineRule="auto"/>
                  <w:ind w:firstLine="0"/>
                  <w:jc w:val="center"/>
                </w:pPr>
              </w:pPrChange>
            </w:pPr>
            <w:r w:rsidRPr="001E0803">
              <w:rPr>
                <w:sz w:val="18"/>
                <w:szCs w:val="18"/>
              </w:rPr>
              <w:t>Logistic</w:t>
            </w:r>
          </w:p>
        </w:tc>
        <w:tc>
          <w:tcPr>
            <w:tcW w:w="1559" w:type="dxa"/>
            <w:vAlign w:val="center"/>
          </w:tcPr>
          <w:p w14:paraId="712D1DC2" w14:textId="77777777" w:rsidR="00AD4132" w:rsidRPr="001E0803" w:rsidRDefault="00AD4132">
            <w:pPr>
              <w:jc w:val="center"/>
              <w:cnfStyle w:val="000000000000" w:firstRow="0" w:lastRow="0" w:firstColumn="0" w:lastColumn="0" w:oddVBand="0" w:evenVBand="0" w:oddHBand="0" w:evenHBand="0" w:firstRowFirstColumn="0" w:firstRowLastColumn="0" w:lastRowFirstColumn="0" w:lastRowLastColumn="0"/>
              <w:rPr>
                <w:sz w:val="18"/>
                <w:szCs w:val="18"/>
              </w:rPr>
              <w:pPrChange w:id="78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3</w:t>
            </w:r>
          </w:p>
        </w:tc>
        <w:tc>
          <w:tcPr>
            <w:tcW w:w="1843" w:type="dxa"/>
            <w:vAlign w:val="center"/>
          </w:tcPr>
          <w:p w14:paraId="6ADB92D6" w14:textId="77777777" w:rsidR="00AD4132" w:rsidRPr="001E0803" w:rsidRDefault="007A7D83">
            <w:pPr>
              <w:jc w:val="center"/>
              <w:cnfStyle w:val="000000000000" w:firstRow="0" w:lastRow="0" w:firstColumn="0" w:lastColumn="0" w:oddVBand="0" w:evenVBand="0" w:oddHBand="0" w:evenHBand="0" w:firstRowFirstColumn="0" w:firstRowLastColumn="0" w:lastRowFirstColumn="0" w:lastRowLastColumn="0"/>
              <w:rPr>
                <w:sz w:val="18"/>
                <w:szCs w:val="18"/>
              </w:rPr>
              <w:pPrChange w:id="78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pPr>
              <w:jc w:val="center"/>
              <w:cnfStyle w:val="000000000000" w:firstRow="0" w:lastRow="0" w:firstColumn="0" w:lastColumn="0" w:oddVBand="0" w:evenVBand="0" w:oddHBand="0" w:evenHBand="0" w:firstRowFirstColumn="0" w:firstRowLastColumn="0" w:lastRowFirstColumn="0" w:lastRowLastColumn="0"/>
              <w:rPr>
                <w:sz w:val="18"/>
                <w:szCs w:val="18"/>
              </w:rPr>
              <w:pPrChange w:id="78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7A7D83">
            <w:pPr>
              <w:jc w:val="center"/>
              <w:cnfStyle w:val="000000000000" w:firstRow="0" w:lastRow="0" w:firstColumn="0" w:lastColumn="0" w:oddVBand="0" w:evenVBand="0" w:oddHBand="0" w:evenHBand="0" w:firstRowFirstColumn="0" w:firstRowLastColumn="0" w:lastRowFirstColumn="0" w:lastRowLastColumn="0"/>
              <w:rPr>
                <w:sz w:val="18"/>
                <w:szCs w:val="18"/>
              </w:rPr>
              <w:pPrChange w:id="78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33B2D227" w:rsidR="00AD4132" w:rsidRPr="001E0803" w:rsidRDefault="00AD4132">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787"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fldChar w:fldCharType="begin" w:fldLock="1"/>
            </w:r>
            <w:r w:rsidR="00B66EEC">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2)","plainTextFormattedCitation":"(42)","previouslyFormattedCitation":"(42)"},"properties":{"noteIndex":0},"schema":"https://github.com/citation-style-language/schema/raw/master/csl-citation.json"}</w:instrText>
            </w:r>
            <w:r w:rsidRPr="001E0803">
              <w:rPr>
                <w:sz w:val="18"/>
                <w:szCs w:val="18"/>
              </w:rPr>
              <w:fldChar w:fldCharType="separate"/>
            </w:r>
            <w:r w:rsidR="0079638A" w:rsidRPr="0079638A">
              <w:rPr>
                <w:noProof/>
                <w:sz w:val="18"/>
                <w:szCs w:val="18"/>
              </w:rPr>
              <w:t>(42)</w:t>
            </w:r>
            <w:r w:rsidRPr="001E0803">
              <w:rPr>
                <w:sz w:val="18"/>
                <w:szCs w:val="18"/>
              </w:rPr>
              <w:fldChar w:fldCharType="end"/>
            </w:r>
          </w:p>
        </w:tc>
      </w:tr>
    </w:tbl>
    <w:p w14:paraId="4C1CCEBB" w14:textId="35D20B23" w:rsidR="00FE4A98" w:rsidRPr="009B1A45" w:rsidRDefault="00AD4132">
      <w:pPr>
        <w:rPr>
          <w:sz w:val="22"/>
          <w:szCs w:val="22"/>
        </w:rPr>
        <w:pPrChange w:id="788" w:author="Yoav Ram" w:date="2018-11-13T12:41:00Z">
          <w:pPr>
            <w:spacing w:line="480" w:lineRule="auto"/>
            <w:ind w:firstLine="0"/>
          </w:pPr>
        </w:pPrChange>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proofErr w:type="spellStart"/>
      <w:r w:rsidRPr="009B1A45">
        <w:rPr>
          <w:sz w:val="22"/>
          <w:szCs w:val="22"/>
        </w:rPr>
        <w:t>evant</w:t>
      </w:r>
      <w:proofErr w:type="spellEnd"/>
      <w:r w:rsidRPr="009B1A45">
        <w:rPr>
          <w:sz w:val="22"/>
          <w:szCs w:val="22"/>
        </w:rPr>
        <w: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pPr>
        <w:spacing w:after="200"/>
        <w:pPrChange w:id="789" w:author="Yoav Ram" w:date="2018-11-13T12:41:00Z">
          <w:pPr>
            <w:spacing w:after="200" w:line="480" w:lineRule="auto"/>
            <w:ind w:firstLine="0"/>
          </w:pPr>
        </w:pPrChange>
      </w:pPr>
    </w:p>
    <w:p w14:paraId="5850DF55" w14:textId="77777777" w:rsidR="00812388" w:rsidRDefault="00812388">
      <w:pPr>
        <w:spacing w:after="200"/>
        <w:rPr>
          <w:b/>
          <w:bCs/>
        </w:rPr>
        <w:pPrChange w:id="790" w:author="Yoav Ram" w:date="2018-11-13T12:41:00Z">
          <w:pPr>
            <w:spacing w:after="200" w:line="276" w:lineRule="auto"/>
            <w:ind w:firstLine="0"/>
          </w:pPr>
        </w:pPrChange>
      </w:pPr>
      <w:bookmarkStart w:id="791" w:name="_Ref453683761"/>
      <w:r>
        <w:rPr>
          <w:b/>
          <w:bCs/>
        </w:rPr>
        <w:br w:type="page"/>
      </w:r>
    </w:p>
    <w:p w14:paraId="15FAE84B" w14:textId="587D41C4" w:rsidR="002C16C6" w:rsidRPr="002732BE" w:rsidRDefault="002C16C6">
      <w:pPr>
        <w:outlineLvl w:val="0"/>
        <w:rPr>
          <w:b/>
          <w:bCs/>
        </w:rPr>
        <w:pPrChange w:id="792" w:author="Yoav Ram" w:date="2018-11-13T12:41:00Z">
          <w:pPr>
            <w:spacing w:line="480" w:lineRule="auto"/>
            <w:ind w:firstLine="0"/>
            <w:outlineLvl w:val="0"/>
          </w:pPr>
        </w:pPrChange>
      </w:pPr>
      <w:r w:rsidRPr="002732BE">
        <w:rPr>
          <w:b/>
          <w:bCs/>
        </w:rPr>
        <w:t>Tabl</w:t>
      </w:r>
      <w:bookmarkEnd w:id="791"/>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pPr>
              <w:jc w:val="center"/>
              <w:rPr>
                <w:sz w:val="18"/>
                <w:szCs w:val="18"/>
              </w:rPr>
              <w:pPrChange w:id="793" w:author="Yoav Ram" w:date="2018-11-13T12:41:00Z">
                <w:pPr>
                  <w:spacing w:line="480" w:lineRule="auto"/>
                  <w:ind w:firstLine="0"/>
                  <w:jc w:val="center"/>
                </w:pPr>
              </w:pPrChange>
            </w:pPr>
          </w:p>
        </w:tc>
        <w:tc>
          <w:tcPr>
            <w:tcW w:w="2244" w:type="dxa"/>
            <w:gridSpan w:val="4"/>
          </w:tcPr>
          <w:p w14:paraId="184FBC8B" w14:textId="1CD63E7C" w:rsidR="009E5344" w:rsidRPr="001E0803" w:rsidRDefault="009E5344">
            <w:pPr>
              <w:jc w:val="center"/>
              <w:cnfStyle w:val="100000000000" w:firstRow="1" w:lastRow="0" w:firstColumn="0" w:lastColumn="0" w:oddVBand="0" w:evenVBand="0" w:oddHBand="0" w:evenHBand="0" w:firstRowFirstColumn="0" w:firstRowLastColumn="0" w:lastRowFirstColumn="0" w:lastRowLastColumn="0"/>
              <w:rPr>
                <w:sz w:val="18"/>
                <w:szCs w:val="18"/>
              </w:rPr>
              <w:pPrChange w:id="794"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A</w:t>
            </w:r>
          </w:p>
        </w:tc>
        <w:tc>
          <w:tcPr>
            <w:tcW w:w="2248" w:type="dxa"/>
            <w:gridSpan w:val="4"/>
          </w:tcPr>
          <w:p w14:paraId="4600EFC5" w14:textId="77777777" w:rsidR="009E5344" w:rsidRPr="001E0803" w:rsidRDefault="009E5344">
            <w:pPr>
              <w:jc w:val="center"/>
              <w:cnfStyle w:val="100000000000" w:firstRow="1" w:lastRow="0" w:firstColumn="0" w:lastColumn="0" w:oddVBand="0" w:evenVBand="0" w:oddHBand="0" w:evenHBand="0" w:firstRowFirstColumn="0" w:firstRowLastColumn="0" w:lastRowFirstColumn="0" w:lastRowLastColumn="0"/>
              <w:rPr>
                <w:sz w:val="18"/>
                <w:szCs w:val="18"/>
              </w:rPr>
              <w:pPrChange w:id="795"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B</w:t>
            </w:r>
          </w:p>
        </w:tc>
        <w:tc>
          <w:tcPr>
            <w:tcW w:w="2078" w:type="dxa"/>
            <w:gridSpan w:val="4"/>
          </w:tcPr>
          <w:p w14:paraId="2CFB3927" w14:textId="77777777" w:rsidR="009E5344" w:rsidRPr="001E0803" w:rsidRDefault="009E5344">
            <w:pPr>
              <w:jc w:val="center"/>
              <w:cnfStyle w:val="100000000000" w:firstRow="1" w:lastRow="0" w:firstColumn="0" w:lastColumn="0" w:oddVBand="0" w:evenVBand="0" w:oddHBand="0" w:evenHBand="0" w:firstRowFirstColumn="0" w:firstRowLastColumn="0" w:lastRowFirstColumn="0" w:lastRowLastColumn="0"/>
              <w:rPr>
                <w:sz w:val="18"/>
                <w:szCs w:val="18"/>
              </w:rPr>
              <w:pPrChange w:id="796"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pPr>
              <w:jc w:val="center"/>
              <w:rPr>
                <w:i/>
                <w:iCs/>
                <w:sz w:val="18"/>
                <w:szCs w:val="18"/>
              </w:rPr>
              <w:pPrChange w:id="797" w:author="Yoav Ram" w:date="2018-11-13T12:41:00Z">
                <w:pPr>
                  <w:spacing w:line="480" w:lineRule="auto"/>
                  <w:ind w:firstLine="0"/>
                  <w:jc w:val="center"/>
                </w:pPr>
              </w:pPrChange>
            </w:pPr>
            <w:r w:rsidRPr="001E0803">
              <w:rPr>
                <w:i/>
                <w:iCs/>
                <w:sz w:val="18"/>
                <w:szCs w:val="18"/>
              </w:rPr>
              <w:t>Strain</w:t>
            </w:r>
          </w:p>
          <w:p w14:paraId="0B02A9E2" w14:textId="77777777" w:rsidR="009E5344" w:rsidRPr="001E0803" w:rsidRDefault="009E5344">
            <w:pPr>
              <w:jc w:val="center"/>
              <w:rPr>
                <w:sz w:val="18"/>
                <w:szCs w:val="18"/>
              </w:rPr>
              <w:pPrChange w:id="798" w:author="Yoav Ram" w:date="2018-11-13T12:41:00Z">
                <w:pPr>
                  <w:spacing w:line="480" w:lineRule="auto"/>
                  <w:ind w:firstLine="0"/>
                  <w:jc w:val="center"/>
                </w:pPr>
              </w:pPrChange>
            </w:pPr>
            <w:r w:rsidRPr="001E0803">
              <w:rPr>
                <w:i/>
                <w:iCs/>
                <w:sz w:val="18"/>
                <w:szCs w:val="18"/>
              </w:rPr>
              <w:t>Parameter</w:t>
            </w:r>
          </w:p>
        </w:tc>
        <w:tc>
          <w:tcPr>
            <w:tcW w:w="922" w:type="dxa"/>
            <w:gridSpan w:val="2"/>
          </w:tcPr>
          <w:p w14:paraId="003C04D1" w14:textId="7C94A561" w:rsidR="009E5344" w:rsidRPr="009E5344" w:rsidRDefault="009E5344">
            <w:pPr>
              <w:cnfStyle w:val="000000100000" w:firstRow="0" w:lastRow="0" w:firstColumn="0" w:lastColumn="0" w:oddVBand="0" w:evenVBand="0" w:oddHBand="1" w:evenHBand="0" w:firstRowFirstColumn="0" w:firstRowLastColumn="0" w:lastRowFirstColumn="0" w:lastRowLastColumn="0"/>
              <w:rPr>
                <w:b/>
                <w:bCs/>
                <w:sz w:val="18"/>
                <w:szCs w:val="18"/>
              </w:rPr>
              <w:pPrChange w:id="799" w:author="Yoav Ram" w:date="2018-11-13T12:41:00Z">
                <w:pPr>
                  <w:spacing w:line="480" w:lineRule="auto"/>
                  <w:ind w:firstLine="0"/>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A1 (red)</w:t>
            </w:r>
          </w:p>
        </w:tc>
        <w:tc>
          <w:tcPr>
            <w:tcW w:w="1099" w:type="dxa"/>
            <w:gridSpan w:val="2"/>
          </w:tcPr>
          <w:p w14:paraId="199184DE" w14:textId="706F62DF"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80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A2 (green)</w:t>
            </w:r>
          </w:p>
        </w:tc>
        <w:tc>
          <w:tcPr>
            <w:tcW w:w="1124" w:type="dxa"/>
            <w:gridSpan w:val="2"/>
          </w:tcPr>
          <w:p w14:paraId="7EA3024D" w14:textId="612A482F"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80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B1 (red)</w:t>
            </w:r>
          </w:p>
        </w:tc>
        <w:tc>
          <w:tcPr>
            <w:tcW w:w="1124" w:type="dxa"/>
            <w:gridSpan w:val="2"/>
          </w:tcPr>
          <w:p w14:paraId="4E9C4162" w14:textId="3AC69165"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80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B2 (green)</w:t>
            </w:r>
          </w:p>
        </w:tc>
        <w:tc>
          <w:tcPr>
            <w:tcW w:w="1039" w:type="dxa"/>
            <w:gridSpan w:val="2"/>
          </w:tcPr>
          <w:p w14:paraId="5B8530EE" w14:textId="25B42269"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803"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C1 (red)</w:t>
            </w:r>
          </w:p>
        </w:tc>
        <w:tc>
          <w:tcPr>
            <w:tcW w:w="1039" w:type="dxa"/>
            <w:gridSpan w:val="2"/>
          </w:tcPr>
          <w:p w14:paraId="1FB2FC9F" w14:textId="6D665F65" w:rsidR="009E5344" w:rsidRPr="009E5344"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804"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7A7D83">
            <w:pPr>
              <w:jc w:val="center"/>
              <w:rPr>
                <w:sz w:val="18"/>
                <w:szCs w:val="18"/>
                <w:vertAlign w:val="subscript"/>
              </w:rPr>
              <w:pPrChange w:id="805" w:author="Yoav Ram" w:date="2018-11-13T12:41:00Z">
                <w:pPr>
                  <w:spacing w:line="480" w:lineRule="auto"/>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0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4</w:t>
            </w:r>
          </w:p>
        </w:tc>
        <w:tc>
          <w:tcPr>
            <w:tcW w:w="1164" w:type="dxa"/>
            <w:gridSpan w:val="2"/>
          </w:tcPr>
          <w:p w14:paraId="49961E98" w14:textId="4F09C6C7"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07"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5</w:t>
            </w:r>
          </w:p>
        </w:tc>
        <w:tc>
          <w:tcPr>
            <w:tcW w:w="1124" w:type="dxa"/>
            <w:gridSpan w:val="2"/>
          </w:tcPr>
          <w:p w14:paraId="1F208EC7" w14:textId="7F246861"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08"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3</w:t>
            </w:r>
          </w:p>
        </w:tc>
        <w:tc>
          <w:tcPr>
            <w:tcW w:w="1124" w:type="dxa"/>
            <w:gridSpan w:val="2"/>
          </w:tcPr>
          <w:p w14:paraId="3F122ECD" w14:textId="52E30BB3"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09"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86</w:t>
            </w:r>
          </w:p>
        </w:tc>
        <w:tc>
          <w:tcPr>
            <w:tcW w:w="1039" w:type="dxa"/>
            <w:gridSpan w:val="2"/>
          </w:tcPr>
          <w:p w14:paraId="379A4564" w14:textId="6E82E2DC"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10"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04</w:t>
            </w:r>
          </w:p>
        </w:tc>
        <w:tc>
          <w:tcPr>
            <w:tcW w:w="1039" w:type="dxa"/>
            <w:gridSpan w:val="2"/>
          </w:tcPr>
          <w:p w14:paraId="3464DBC7" w14:textId="0190F548"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11"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pPr>
              <w:jc w:val="center"/>
              <w:rPr>
                <w:sz w:val="18"/>
                <w:szCs w:val="18"/>
              </w:rPr>
              <w:pPrChange w:id="812" w:author="Yoav Ram" w:date="2018-11-13T12:41:00Z">
                <w:pPr>
                  <w:spacing w:line="480" w:lineRule="auto"/>
                  <w:ind w:firstLine="0"/>
                  <w:jc w:val="center"/>
                </w:pPr>
              </w:pPrChange>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13"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5</w:t>
            </w:r>
          </w:p>
        </w:tc>
        <w:tc>
          <w:tcPr>
            <w:tcW w:w="1164" w:type="dxa"/>
            <w:gridSpan w:val="2"/>
          </w:tcPr>
          <w:p w14:paraId="131775B8" w14:textId="451BAD17"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14"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528</w:t>
            </w:r>
          </w:p>
        </w:tc>
        <w:tc>
          <w:tcPr>
            <w:tcW w:w="1124" w:type="dxa"/>
            <w:gridSpan w:val="2"/>
          </w:tcPr>
          <w:p w14:paraId="060BD20A" w14:textId="32C55DBB"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15"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28</w:t>
            </w:r>
          </w:p>
        </w:tc>
        <w:tc>
          <w:tcPr>
            <w:tcW w:w="1124" w:type="dxa"/>
            <w:gridSpan w:val="2"/>
          </w:tcPr>
          <w:p w14:paraId="0E8573F8" w14:textId="6B44A9FE"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16"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19</w:t>
            </w:r>
          </w:p>
        </w:tc>
        <w:tc>
          <w:tcPr>
            <w:tcW w:w="1039" w:type="dxa"/>
            <w:gridSpan w:val="2"/>
          </w:tcPr>
          <w:p w14:paraId="30BEBC9F" w14:textId="2E460311"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1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741</w:t>
            </w:r>
          </w:p>
        </w:tc>
        <w:tc>
          <w:tcPr>
            <w:tcW w:w="1039" w:type="dxa"/>
            <w:gridSpan w:val="2"/>
          </w:tcPr>
          <w:p w14:paraId="2056FD33" w14:textId="311E884D"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1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pPr>
              <w:jc w:val="center"/>
              <w:rPr>
                <w:sz w:val="18"/>
                <w:szCs w:val="18"/>
              </w:rPr>
              <w:pPrChange w:id="819" w:author="Yoav Ram" w:date="2018-11-13T12:41:00Z">
                <w:pPr>
                  <w:spacing w:line="480" w:lineRule="auto"/>
                  <w:ind w:firstLine="0"/>
                  <w:jc w:val="center"/>
                </w:pPr>
              </w:pPrChange>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20"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587</w:t>
            </w:r>
          </w:p>
        </w:tc>
        <w:tc>
          <w:tcPr>
            <w:tcW w:w="1164" w:type="dxa"/>
            <w:gridSpan w:val="2"/>
          </w:tcPr>
          <w:p w14:paraId="342B6D23" w14:textId="51CC1B4E"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21"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76</w:t>
            </w:r>
          </w:p>
        </w:tc>
        <w:tc>
          <w:tcPr>
            <w:tcW w:w="1124" w:type="dxa"/>
            <w:gridSpan w:val="2"/>
          </w:tcPr>
          <w:p w14:paraId="0106AC2A" w14:textId="58A99896"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2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484</w:t>
            </w:r>
          </w:p>
        </w:tc>
        <w:tc>
          <w:tcPr>
            <w:tcW w:w="1124" w:type="dxa"/>
            <w:gridSpan w:val="2"/>
          </w:tcPr>
          <w:p w14:paraId="78076F91" w14:textId="443A588E"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23"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04</w:t>
            </w:r>
          </w:p>
        </w:tc>
        <w:tc>
          <w:tcPr>
            <w:tcW w:w="1039" w:type="dxa"/>
            <w:gridSpan w:val="2"/>
          </w:tcPr>
          <w:p w14:paraId="5050033D" w14:textId="4EF0785E"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2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c>
          <w:tcPr>
            <w:tcW w:w="1039" w:type="dxa"/>
            <w:gridSpan w:val="2"/>
          </w:tcPr>
          <w:p w14:paraId="28992064" w14:textId="7B5FADD7"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2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pPr>
              <w:jc w:val="center"/>
              <w:rPr>
                <w:sz w:val="18"/>
                <w:szCs w:val="18"/>
              </w:rPr>
              <w:pPrChange w:id="826" w:author="Yoav Ram" w:date="2018-11-13T12:41:00Z">
                <w:pPr>
                  <w:spacing w:line="480" w:lineRule="auto"/>
                  <w:ind w:firstLine="0"/>
                  <w:jc w:val="center"/>
                </w:pPr>
              </w:pPrChange>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27"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c>
          <w:tcPr>
            <w:tcW w:w="1164" w:type="dxa"/>
            <w:gridSpan w:val="2"/>
          </w:tcPr>
          <w:p w14:paraId="6C4153C8" w14:textId="1E4051E9"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2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636</w:t>
            </w:r>
          </w:p>
        </w:tc>
        <w:tc>
          <w:tcPr>
            <w:tcW w:w="1124" w:type="dxa"/>
            <w:gridSpan w:val="2"/>
          </w:tcPr>
          <w:p w14:paraId="21381FDC" w14:textId="7D4FA188"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29"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491</w:t>
            </w:r>
          </w:p>
        </w:tc>
        <w:tc>
          <w:tcPr>
            <w:tcW w:w="1124" w:type="dxa"/>
            <w:gridSpan w:val="2"/>
          </w:tcPr>
          <w:p w14:paraId="012B0CAC" w14:textId="0D640CFE"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3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484</w:t>
            </w:r>
          </w:p>
        </w:tc>
        <w:tc>
          <w:tcPr>
            <w:tcW w:w="1039" w:type="dxa"/>
            <w:gridSpan w:val="2"/>
          </w:tcPr>
          <w:p w14:paraId="6B91DC7A" w14:textId="7A469C24"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3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64</w:t>
            </w:r>
          </w:p>
        </w:tc>
        <w:tc>
          <w:tcPr>
            <w:tcW w:w="1039" w:type="dxa"/>
            <w:gridSpan w:val="2"/>
          </w:tcPr>
          <w:p w14:paraId="55C424CA" w14:textId="209CFB78"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3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7A7D83">
            <w:pPr>
              <w:jc w:val="center"/>
              <w:rPr>
                <w:sz w:val="18"/>
                <w:szCs w:val="18"/>
                <w:vertAlign w:val="subscript"/>
              </w:rPr>
              <w:pPrChange w:id="833" w:author="Yoav Ram" w:date="2018-11-13T12:41:00Z">
                <w:pPr>
                  <w:spacing w:line="480" w:lineRule="auto"/>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3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08</w:t>
            </w:r>
          </w:p>
        </w:tc>
        <w:tc>
          <w:tcPr>
            <w:tcW w:w="1164" w:type="dxa"/>
            <w:gridSpan w:val="2"/>
            <w:tcBorders>
              <w:bottom w:val="nil"/>
            </w:tcBorders>
          </w:tcPr>
          <w:p w14:paraId="09A8FE0A" w14:textId="24931191"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35"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2</w:t>
            </w:r>
          </w:p>
        </w:tc>
        <w:tc>
          <w:tcPr>
            <w:tcW w:w="1124" w:type="dxa"/>
            <w:gridSpan w:val="2"/>
            <w:tcBorders>
              <w:bottom w:val="nil"/>
            </w:tcBorders>
          </w:tcPr>
          <w:p w14:paraId="332680E7" w14:textId="72F4E5F3"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83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24" w:type="dxa"/>
            <w:gridSpan w:val="2"/>
            <w:tcBorders>
              <w:bottom w:val="nil"/>
            </w:tcBorders>
          </w:tcPr>
          <w:p w14:paraId="672BEB64" w14:textId="525311BD"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837"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039" w:type="dxa"/>
            <w:gridSpan w:val="2"/>
            <w:tcBorders>
              <w:bottom w:val="nil"/>
            </w:tcBorders>
          </w:tcPr>
          <w:p w14:paraId="1AF2547D" w14:textId="01E103CC"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sz w:val="18"/>
                <w:szCs w:val="18"/>
              </w:rPr>
              <w:pPrChange w:id="838"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93</w:t>
            </w:r>
          </w:p>
        </w:tc>
        <w:tc>
          <w:tcPr>
            <w:tcW w:w="1039" w:type="dxa"/>
            <w:gridSpan w:val="2"/>
            <w:tcBorders>
              <w:bottom w:val="nil"/>
            </w:tcBorders>
          </w:tcPr>
          <w:p w14:paraId="5DA00E3C" w14:textId="4167EB1B" w:rsidR="009E5344" w:rsidRPr="001E0803" w:rsidRDefault="009E5344">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839"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pPr>
              <w:jc w:val="center"/>
              <w:rPr>
                <w:sz w:val="18"/>
                <w:szCs w:val="18"/>
              </w:rPr>
              <w:pPrChange w:id="840" w:author="Yoav Ram" w:date="2018-11-13T12:41:00Z">
                <w:pPr>
                  <w:spacing w:line="480" w:lineRule="auto"/>
                  <w:ind w:firstLine="0"/>
                  <w:jc w:val="center"/>
                </w:pPr>
              </w:pPrChange>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41"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sz w:val="18"/>
                <w:szCs w:val="18"/>
              </w:rPr>
              <w:pPrChange w:id="84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843"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844"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845"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846"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88</w:t>
            </w:r>
          </w:p>
        </w:tc>
      </w:tr>
    </w:tbl>
    <w:p w14:paraId="00B671C2" w14:textId="77777777" w:rsidR="002C16C6" w:rsidRPr="009B1A45" w:rsidRDefault="002C16C6">
      <w:pPr>
        <w:rPr>
          <w:sz w:val="22"/>
          <w:szCs w:val="22"/>
        </w:rPr>
        <w:pPrChange w:id="847" w:author="Yoav Ram" w:date="2018-11-13T12:41:00Z">
          <w:pPr>
            <w:spacing w:line="480" w:lineRule="auto"/>
            <w:ind w:firstLine="0"/>
          </w:pPr>
        </w:pPrChange>
      </w:pPr>
      <w:r w:rsidRPr="009B1A45">
        <w:rPr>
          <w:sz w:val="22"/>
          <w:szCs w:val="22"/>
        </w:rPr>
        <w:t>* denotes fixed parameters.</w:t>
      </w:r>
    </w:p>
    <w:p w14:paraId="7236E23C" w14:textId="77777777" w:rsidR="002C16C6" w:rsidRPr="009B1A45" w:rsidRDefault="002C16C6">
      <w:pPr>
        <w:rPr>
          <w:sz w:val="22"/>
          <w:szCs w:val="22"/>
        </w:rPr>
        <w:pPrChange w:id="848" w:author="Yoav Ram" w:date="2018-11-13T12:41:00Z">
          <w:pPr>
            <w:spacing w:line="480" w:lineRule="auto"/>
            <w:ind w:firstLine="0"/>
          </w:pPr>
        </w:pPrChange>
      </w:pPr>
      <w:r w:rsidRPr="009B1A45">
        <w:rPr>
          <w:sz w:val="22"/>
          <w:szCs w:val="22"/>
        </w:rPr>
        <w:t>- denotes invalid parameter values.</w:t>
      </w:r>
    </w:p>
    <w:p w14:paraId="3E0C68D8" w14:textId="33229E3B" w:rsidR="007E41E1" w:rsidRPr="009B1A45" w:rsidRDefault="007E41E1">
      <w:pPr>
        <w:pStyle w:val="Caption"/>
        <w:spacing w:line="360" w:lineRule="auto"/>
        <w:rPr>
          <w:b w:val="0"/>
          <w:bCs w:val="0"/>
          <w:color w:val="auto"/>
          <w:sz w:val="22"/>
          <w:szCs w:val="22"/>
        </w:rPr>
        <w:pPrChange w:id="849" w:author="Yoav Ram" w:date="2018-11-13T12:41:00Z">
          <w:pPr>
            <w:pStyle w:val="Caption"/>
            <w:spacing w:line="480" w:lineRule="auto"/>
            <w:ind w:firstLine="0"/>
          </w:pPr>
        </w:pPrChange>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pPr>
        <w:pPrChange w:id="850" w:author="Yoav Ram" w:date="2018-11-13T12:41:00Z">
          <w:pPr>
            <w:spacing w:line="480" w:lineRule="auto"/>
            <w:ind w:firstLine="0"/>
          </w:pPr>
        </w:pPrChange>
      </w:pPr>
    </w:p>
    <w:sectPr w:rsidR="007E41E1" w:rsidRPr="007E41E1" w:rsidSect="00577A2C">
      <w:headerReference w:type="even" r:id="rId18"/>
      <w:headerReference w:type="default" r:id="rId19"/>
      <w:footerReference w:type="even" r:id="rId20"/>
      <w:footerReference w:type="default" r:id="rId21"/>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01568" w14:textId="77777777" w:rsidR="007A7D83" w:rsidRDefault="007A7D83">
      <w:pPr>
        <w:spacing w:line="240" w:lineRule="auto"/>
      </w:pPr>
      <w:r>
        <w:separator/>
      </w:r>
    </w:p>
  </w:endnote>
  <w:endnote w:type="continuationSeparator" w:id="0">
    <w:p w14:paraId="00C5EA93" w14:textId="77777777" w:rsidR="007A7D83" w:rsidRDefault="007A7D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77777777" w:rsidR="00C94948" w:rsidRDefault="00C94948">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C94948" w:rsidRDefault="00C949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7B53EAA1" w14:textId="77777777" w:rsidR="00C94948" w:rsidRDefault="00C94948"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C94948" w:rsidRDefault="00C94948"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78BCD" w14:textId="77777777" w:rsidR="007A7D83" w:rsidRDefault="007A7D83">
      <w:pPr>
        <w:spacing w:line="240" w:lineRule="auto"/>
      </w:pPr>
      <w:r>
        <w:separator/>
      </w:r>
    </w:p>
  </w:footnote>
  <w:footnote w:type="continuationSeparator" w:id="0">
    <w:p w14:paraId="6281F9AA" w14:textId="77777777" w:rsidR="007A7D83" w:rsidRDefault="007A7D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C94948" w:rsidRDefault="00C94948"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5DB52A21" w:rsidR="00C94948" w:rsidRDefault="00C94948"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8355E6">
      <w:rPr>
        <w:noProof/>
      </w:rPr>
      <w:t>November 13,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oNotDisplayPageBoundaries/>
  <w:activeWritingStyle w:appName="MSWord" w:lang="en-US" w:vendorID="64" w:dllVersion="6" w:nlCheck="1" w:checkStyle="1"/>
  <w:activeWritingStyle w:appName="MSWord" w:lang="en-US" w:vendorID="64" w:dllVersion="0" w:nlCheck="1" w:checkStyle="0"/>
  <w:proofState w:spelling="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57C05"/>
    <w:rsid w:val="00062691"/>
    <w:rsid w:val="000632B8"/>
    <w:rsid w:val="00066190"/>
    <w:rsid w:val="000748D0"/>
    <w:rsid w:val="00076838"/>
    <w:rsid w:val="000837F4"/>
    <w:rsid w:val="00087440"/>
    <w:rsid w:val="000921F7"/>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2802"/>
    <w:rsid w:val="0012450D"/>
    <w:rsid w:val="0013265E"/>
    <w:rsid w:val="00137489"/>
    <w:rsid w:val="00141D97"/>
    <w:rsid w:val="00143174"/>
    <w:rsid w:val="00144369"/>
    <w:rsid w:val="00170A76"/>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58C8"/>
    <w:rsid w:val="00221500"/>
    <w:rsid w:val="002229A5"/>
    <w:rsid w:val="0022699F"/>
    <w:rsid w:val="00250AF2"/>
    <w:rsid w:val="00253595"/>
    <w:rsid w:val="0025589C"/>
    <w:rsid w:val="00255A7A"/>
    <w:rsid w:val="00257358"/>
    <w:rsid w:val="00257F74"/>
    <w:rsid w:val="00262B0E"/>
    <w:rsid w:val="00263F6F"/>
    <w:rsid w:val="002655DF"/>
    <w:rsid w:val="00265875"/>
    <w:rsid w:val="002701B5"/>
    <w:rsid w:val="00270F4F"/>
    <w:rsid w:val="00283F31"/>
    <w:rsid w:val="00285705"/>
    <w:rsid w:val="00285E7E"/>
    <w:rsid w:val="00286FEC"/>
    <w:rsid w:val="00297A49"/>
    <w:rsid w:val="002A6C92"/>
    <w:rsid w:val="002A7156"/>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1833"/>
    <w:rsid w:val="00322C2A"/>
    <w:rsid w:val="00326632"/>
    <w:rsid w:val="00327F6F"/>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754D5"/>
    <w:rsid w:val="00381329"/>
    <w:rsid w:val="00385727"/>
    <w:rsid w:val="003876FB"/>
    <w:rsid w:val="00396B38"/>
    <w:rsid w:val="003A3F4F"/>
    <w:rsid w:val="003A7C85"/>
    <w:rsid w:val="003B532C"/>
    <w:rsid w:val="003B757D"/>
    <w:rsid w:val="003C1D42"/>
    <w:rsid w:val="003C5F0D"/>
    <w:rsid w:val="003D0037"/>
    <w:rsid w:val="003D4EA8"/>
    <w:rsid w:val="003D722E"/>
    <w:rsid w:val="003E1692"/>
    <w:rsid w:val="003E1C42"/>
    <w:rsid w:val="003E3C9C"/>
    <w:rsid w:val="003E4705"/>
    <w:rsid w:val="003F085B"/>
    <w:rsid w:val="003F0C07"/>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7733C"/>
    <w:rsid w:val="00481B1E"/>
    <w:rsid w:val="0048225D"/>
    <w:rsid w:val="00491405"/>
    <w:rsid w:val="00492BCB"/>
    <w:rsid w:val="00494843"/>
    <w:rsid w:val="00494E7D"/>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715C"/>
    <w:rsid w:val="004E2B16"/>
    <w:rsid w:val="004E5529"/>
    <w:rsid w:val="004E6396"/>
    <w:rsid w:val="004E74F2"/>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07AB"/>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60A13"/>
    <w:rsid w:val="00670381"/>
    <w:rsid w:val="006711F5"/>
    <w:rsid w:val="00673E25"/>
    <w:rsid w:val="006748EC"/>
    <w:rsid w:val="00683C0D"/>
    <w:rsid w:val="0068717F"/>
    <w:rsid w:val="006A3DE4"/>
    <w:rsid w:val="006A45CA"/>
    <w:rsid w:val="006A4E61"/>
    <w:rsid w:val="006A660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6174"/>
    <w:rsid w:val="00761DAD"/>
    <w:rsid w:val="0076708E"/>
    <w:rsid w:val="00773A2B"/>
    <w:rsid w:val="007755AA"/>
    <w:rsid w:val="00776625"/>
    <w:rsid w:val="00776FFC"/>
    <w:rsid w:val="0077736C"/>
    <w:rsid w:val="00781A4F"/>
    <w:rsid w:val="00781B9D"/>
    <w:rsid w:val="00791C42"/>
    <w:rsid w:val="00791F55"/>
    <w:rsid w:val="007942A2"/>
    <w:rsid w:val="0079638A"/>
    <w:rsid w:val="00796A41"/>
    <w:rsid w:val="007A0FF0"/>
    <w:rsid w:val="007A13C0"/>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305A"/>
    <w:rsid w:val="00863BB7"/>
    <w:rsid w:val="00865D57"/>
    <w:rsid w:val="0087021D"/>
    <w:rsid w:val="00870818"/>
    <w:rsid w:val="00872EE1"/>
    <w:rsid w:val="00874402"/>
    <w:rsid w:val="00874ADD"/>
    <w:rsid w:val="0087553C"/>
    <w:rsid w:val="00876E70"/>
    <w:rsid w:val="00884A9C"/>
    <w:rsid w:val="00890AB5"/>
    <w:rsid w:val="008922CD"/>
    <w:rsid w:val="00894141"/>
    <w:rsid w:val="008952F3"/>
    <w:rsid w:val="00897E1D"/>
    <w:rsid w:val="008A27DB"/>
    <w:rsid w:val="008A4790"/>
    <w:rsid w:val="008A57F9"/>
    <w:rsid w:val="008A7779"/>
    <w:rsid w:val="008B0B1E"/>
    <w:rsid w:val="008B37BA"/>
    <w:rsid w:val="008C0ECC"/>
    <w:rsid w:val="008C1163"/>
    <w:rsid w:val="008D0E36"/>
    <w:rsid w:val="008D1E85"/>
    <w:rsid w:val="008D2F32"/>
    <w:rsid w:val="008D7256"/>
    <w:rsid w:val="008E3515"/>
    <w:rsid w:val="008E5484"/>
    <w:rsid w:val="008E608E"/>
    <w:rsid w:val="008F16E1"/>
    <w:rsid w:val="008F3E8A"/>
    <w:rsid w:val="008F555F"/>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5877"/>
    <w:rsid w:val="00975E58"/>
    <w:rsid w:val="00976B4B"/>
    <w:rsid w:val="009776A4"/>
    <w:rsid w:val="009776CA"/>
    <w:rsid w:val="00980214"/>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402F"/>
    <w:rsid w:val="00AA046F"/>
    <w:rsid w:val="00AA2374"/>
    <w:rsid w:val="00AA2A67"/>
    <w:rsid w:val="00AA31CF"/>
    <w:rsid w:val="00AA4D85"/>
    <w:rsid w:val="00AA541D"/>
    <w:rsid w:val="00AA6099"/>
    <w:rsid w:val="00AA6677"/>
    <w:rsid w:val="00AA6B0B"/>
    <w:rsid w:val="00AB1104"/>
    <w:rsid w:val="00AB2219"/>
    <w:rsid w:val="00AB26A5"/>
    <w:rsid w:val="00AB7E08"/>
    <w:rsid w:val="00AC6E2D"/>
    <w:rsid w:val="00AD1148"/>
    <w:rsid w:val="00AD1636"/>
    <w:rsid w:val="00AD28BB"/>
    <w:rsid w:val="00AD4132"/>
    <w:rsid w:val="00AD5609"/>
    <w:rsid w:val="00AD631A"/>
    <w:rsid w:val="00AD7C32"/>
    <w:rsid w:val="00AE79DE"/>
    <w:rsid w:val="00AF44AA"/>
    <w:rsid w:val="00AF6498"/>
    <w:rsid w:val="00B00B62"/>
    <w:rsid w:val="00B02278"/>
    <w:rsid w:val="00B030EA"/>
    <w:rsid w:val="00B07CF2"/>
    <w:rsid w:val="00B126A0"/>
    <w:rsid w:val="00B1770B"/>
    <w:rsid w:val="00B23CC8"/>
    <w:rsid w:val="00B24874"/>
    <w:rsid w:val="00B309EC"/>
    <w:rsid w:val="00B313D1"/>
    <w:rsid w:val="00B36A9E"/>
    <w:rsid w:val="00B376BD"/>
    <w:rsid w:val="00B42DA4"/>
    <w:rsid w:val="00B46CA8"/>
    <w:rsid w:val="00B47D12"/>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4EE2"/>
    <w:rsid w:val="00BD6542"/>
    <w:rsid w:val="00BD7D88"/>
    <w:rsid w:val="00BF32F1"/>
    <w:rsid w:val="00BF5556"/>
    <w:rsid w:val="00BF6228"/>
    <w:rsid w:val="00BF635D"/>
    <w:rsid w:val="00BF6B81"/>
    <w:rsid w:val="00C00885"/>
    <w:rsid w:val="00C016FF"/>
    <w:rsid w:val="00C02003"/>
    <w:rsid w:val="00C0791B"/>
    <w:rsid w:val="00C11F86"/>
    <w:rsid w:val="00C13924"/>
    <w:rsid w:val="00C1797F"/>
    <w:rsid w:val="00C179D2"/>
    <w:rsid w:val="00C2093C"/>
    <w:rsid w:val="00C211FB"/>
    <w:rsid w:val="00C24C40"/>
    <w:rsid w:val="00C33399"/>
    <w:rsid w:val="00C35103"/>
    <w:rsid w:val="00C37E88"/>
    <w:rsid w:val="00C42E86"/>
    <w:rsid w:val="00C47DBD"/>
    <w:rsid w:val="00C54697"/>
    <w:rsid w:val="00C55F14"/>
    <w:rsid w:val="00C632E6"/>
    <w:rsid w:val="00C6622A"/>
    <w:rsid w:val="00C7159E"/>
    <w:rsid w:val="00C94948"/>
    <w:rsid w:val="00CA1852"/>
    <w:rsid w:val="00CA1B59"/>
    <w:rsid w:val="00CA45B6"/>
    <w:rsid w:val="00CA59A5"/>
    <w:rsid w:val="00CA60FB"/>
    <w:rsid w:val="00CA7E42"/>
    <w:rsid w:val="00CB1737"/>
    <w:rsid w:val="00CB76DE"/>
    <w:rsid w:val="00CC3BF6"/>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17085"/>
    <w:rsid w:val="00F2114D"/>
    <w:rsid w:val="00F22259"/>
    <w:rsid w:val="00F31589"/>
    <w:rsid w:val="00F33C36"/>
    <w:rsid w:val="00F3419E"/>
    <w:rsid w:val="00F34555"/>
    <w:rsid w:val="00F35683"/>
    <w:rsid w:val="00F41F6A"/>
    <w:rsid w:val="00F4206B"/>
    <w:rsid w:val="00F43FEB"/>
    <w:rsid w:val="00F534A6"/>
    <w:rsid w:val="00F56E25"/>
    <w:rsid w:val="00F57F29"/>
    <w:rsid w:val="00F62023"/>
    <w:rsid w:val="00F629C6"/>
    <w:rsid w:val="00F62E61"/>
    <w:rsid w:val="00F63676"/>
    <w:rsid w:val="00F662FF"/>
    <w:rsid w:val="00F7332A"/>
    <w:rsid w:val="00F77DCF"/>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2D0A3AC-54B6-554B-B808-330EE06BB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9</Pages>
  <Words>28197</Words>
  <Characters>160723</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2</cp:revision>
  <cp:lastPrinted>2018-06-20T21:14:00Z</cp:lastPrinted>
  <dcterms:created xsi:type="dcterms:W3CDTF">2018-06-20T21:14:00Z</dcterms:created>
  <dcterms:modified xsi:type="dcterms:W3CDTF">2018-11-1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